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xml:space="preserve">- </w:t>
      </w:r>
      <w:proofErr w:type="gramStart"/>
      <w:r w:rsidRPr="008454A7">
        <w:rPr>
          <w:rFonts w:ascii="Times New Roman" w:eastAsia="Times New Roman" w:hAnsi="Times New Roman" w:cs="Times New Roman"/>
          <w:b/>
          <w:bCs/>
          <w:color w:val="000000"/>
          <w:lang w:eastAsia="en-GB"/>
        </w:rPr>
        <w:t>sub-issue</w:t>
      </w:r>
      <w:proofErr w:type="gramEnd"/>
      <w:r w:rsidRPr="008454A7">
        <w:rPr>
          <w:rFonts w:ascii="Times New Roman" w:eastAsia="Times New Roman" w:hAnsi="Times New Roman" w:cs="Times New Roman"/>
          <w:b/>
          <w:bCs/>
          <w:color w:val="000000"/>
          <w:lang w:eastAsia="en-GB"/>
        </w:rPr>
        <w:t xml:space="preserv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w:t>
      </w:r>
      <w:proofErr w:type="gramStart"/>
      <w:r w:rsidRPr="008454A7">
        <w:rPr>
          <w:rFonts w:ascii="Times New Roman" w:eastAsia="Times New Roman" w:hAnsi="Times New Roman" w:cs="Times New Roman"/>
          <w:b/>
          <w:bCs/>
          <w:color w:val="000000"/>
          <w:lang w:eastAsia="en-GB"/>
        </w:rPr>
        <w:t>rethink</w:t>
      </w:r>
      <w:proofErr w:type="gramEnd"/>
      <w:r w:rsidRPr="008454A7">
        <w:rPr>
          <w:rFonts w:ascii="Times New Roman" w:eastAsia="Times New Roman" w:hAnsi="Times New Roman" w:cs="Times New Roman"/>
          <w:b/>
          <w:bCs/>
          <w:color w:val="000000"/>
          <w:lang w:eastAsia="en-GB"/>
        </w:rPr>
        <w:t xml:space="preserve"> the ‘public’ aspect of public transport?] – </w:t>
      </w:r>
      <w:proofErr w:type="gramStart"/>
      <w:r w:rsidRPr="008454A7">
        <w:rPr>
          <w:rFonts w:ascii="Times New Roman" w:eastAsia="Times New Roman" w:hAnsi="Times New Roman" w:cs="Times New Roman"/>
          <w:b/>
          <w:bCs/>
          <w:color w:val="000000"/>
          <w:lang w:eastAsia="en-GB"/>
        </w:rPr>
        <w:t>implications</w:t>
      </w:r>
      <w:proofErr w:type="gramEnd"/>
      <w:r w:rsidRPr="008454A7">
        <w:rPr>
          <w:rFonts w:ascii="Times New Roman" w:eastAsia="Times New Roman" w:hAnsi="Times New Roman" w:cs="Times New Roman"/>
          <w:b/>
          <w:bCs/>
          <w:color w:val="000000"/>
          <w:lang w:eastAsia="en-GB"/>
        </w:rPr>
        <w:t xml:space="preserve">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Pr="001F2C87" w:rsidRDefault="001F2C87" w:rsidP="001F2C87">
      <w:pPr>
        <w:pStyle w:val="Heading1"/>
      </w:pPr>
      <w:r w:rsidRPr="001F2C87">
        <w:t>Introduction</w:t>
      </w:r>
      <w:r w:rsidR="00F1389F">
        <w:t xml:space="preserve"> </w:t>
      </w:r>
    </w:p>
    <w:p w:rsidR="00E73DB4" w:rsidRDefault="00E73DB4" w:rsidP="00E73DB4">
      <w:pPr>
        <w:pStyle w:val="Heading2"/>
      </w:pPr>
      <w:r>
        <w:t>Cohorts and car society</w:t>
      </w:r>
    </w:p>
    <w:p w:rsidR="00E8341D" w:rsidRDefault="00E8341D" w:rsidP="003C7141"/>
    <w:p w:rsidR="003C7141" w:rsidRDefault="003C7141" w:rsidP="003C7141">
      <w:r>
        <w:t xml:space="preserve">Auto-mobility has long been the dominant transport mode in rich countries, to such an extent that the ‘car system’, or ‘automobile society’, </w:t>
      </w:r>
      <w:r w:rsidR="003212F0">
        <w:t xml:space="preserve">is considered </w:t>
      </w:r>
      <w:r>
        <w:t>high</w:t>
      </w:r>
      <w:r w:rsidR="003212F0">
        <w:t xml:space="preserve">ly path-dependent </w:t>
      </w:r>
      <w:r>
        <w:t xml:space="preserve">and </w:t>
      </w:r>
      <w:proofErr w:type="spellStart"/>
      <w:r>
        <w:t>autopoiet</w:t>
      </w:r>
      <w:r w:rsidR="003212F0">
        <w:t>ic</w:t>
      </w:r>
      <w:proofErr w:type="spellEnd"/>
      <w:r w:rsidR="003212F0">
        <w:t xml:space="preserve"> (self-reproducing) qualities. </w:t>
      </w:r>
      <w:r>
        <w:fldChar w:fldCharType="begin" w:fldLock="1"/>
      </w:r>
      <w:r>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Urry, 2004)", "plainTextFormattedCitation" : "(Urry, 2004)", "previouslyFormattedCitation" : "(Urry, 2004)" }, "properties" : { "noteIndex" : 0 }, "schema" : "https://github.com/citation-style-language/schema/raw/master/csl-citation.json" }</w:instrText>
      </w:r>
      <w:r>
        <w:fldChar w:fldCharType="separate"/>
      </w:r>
      <w:r w:rsidRPr="003C7141">
        <w:rPr>
          <w:noProof/>
        </w:rPr>
        <w:t>(Urry, 2004)</w:t>
      </w:r>
      <w:r>
        <w:fldChar w:fldCharType="end"/>
      </w:r>
      <w:r>
        <w:t xml:space="preserve"> </w:t>
      </w:r>
      <w:r w:rsidR="003212F0">
        <w:t>T</w:t>
      </w:r>
      <w:r>
        <w:t>hese qualities of societal ‘lock-in’ which may be strongly resistant to external factors which could otherwise bring paradigmatic change, resisting the development of a ‘</w:t>
      </w:r>
      <w:proofErr w:type="spellStart"/>
      <w:r>
        <w:t>postautomotive</w:t>
      </w:r>
      <w:proofErr w:type="spellEnd"/>
      <w:r>
        <w:t xml:space="preserve"> mobility paradigm’.</w:t>
      </w:r>
      <w:r>
        <w:fldChar w:fldCharType="begin" w:fldLock="1"/>
      </w:r>
      <w:r>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Beckmann, 2001)", "plainTextFormattedCitation" : "(Beckmann, 2001)", "previouslyFormattedCitation" : "(Beckmann, 2001)" }, "properties" : { "noteIndex" : 0 }, "schema" : "https://github.com/citation-style-language/schema/raw/master/csl-citation.json" }</w:instrText>
      </w:r>
      <w:r>
        <w:fldChar w:fldCharType="separate"/>
      </w:r>
      <w:r w:rsidRPr="003C7141">
        <w:rPr>
          <w:noProof/>
        </w:rPr>
        <w:t>(Beckmann, 2001)</w:t>
      </w:r>
      <w:r>
        <w:fldChar w:fldCharType="end"/>
      </w:r>
      <w:r>
        <w:t xml:space="preserve"> Using cars for travel exclusively, known as mono-modal car use, has been likened to an addictive habit, much like tobacco use, not least because car use can also induce dependency and damage to health of both users and those nearby.</w:t>
      </w:r>
      <w:r>
        <w:fldChar w:fldCharType="begin" w:fldLock="1"/>
      </w:r>
      <w:r w:rsidR="00782069">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Douglas et al., 2011)", "plainTextFormattedCitation" : "(Douglas et al., 2011)", "previouslyFormattedCitation" : "(Douglas et al., 2011)" }, "properties" : { "noteIndex" : 0 }, "schema" : "https://github.com/citation-style-language/schema/raw/master/csl-citation.json" }</w:instrText>
      </w:r>
      <w:r>
        <w:fldChar w:fldCharType="separate"/>
      </w:r>
      <w:r w:rsidRPr="003C7141">
        <w:rPr>
          <w:noProof/>
        </w:rPr>
        <w:t>(Douglas et al., 2011)</w:t>
      </w:r>
      <w:r>
        <w:fldChar w:fldCharType="end"/>
      </w:r>
      <w:r>
        <w:t xml:space="preserve"> Preference for travel by car, like many other preferences, is culturally transmitted, and so it is important to understand the role of childhood socialization in the development of such preferences. </w:t>
      </w:r>
      <w:r>
        <w:fldChar w:fldCharType="begin" w:fldLock="1"/>
      </w:r>
      <w:r w:rsidR="00782069">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Baslington, 2008, 2009)", "plainTextFormattedCitation" : "(Baslington, 2008, 2009)", "previouslyFormattedCitation" : "(Baslington, 2008, 2009)" }, "properties" : { "noteIndex" : 0 }, "schema" : "https://github.com/citation-style-language/schema/raw/master/csl-citation.json" }</w:instrText>
      </w:r>
      <w:r>
        <w:fldChar w:fldCharType="separate"/>
      </w:r>
      <w:r w:rsidRPr="003C7141">
        <w:rPr>
          <w:noProof/>
        </w:rPr>
        <w:t>(Baslington, 2008, 2009)</w:t>
      </w:r>
      <w:r>
        <w:fldChar w:fldCharType="end"/>
      </w:r>
      <w:r>
        <w:t xml:space="preserve"> Decades of expanding car use, and the development of extensive travel infrastructure for cars and vans, has both led and followed strong and often obdurate preferences for private car travel amongst much of the affluent world. For example, analysis of data from the British Social Attitudes survey in 2000 suggested high levels of car preference amongst working age men, people with higher incomes, people living in rural areas, and in particular in people with children; these groups were both most responsible for vehicle pollution, as well as least concerned about their impact. </w:t>
      </w:r>
      <w:r>
        <w:fldChar w:fldCharType="begin" w:fldLock="1"/>
      </w:r>
      <w:r>
        <w:instrText>ADDIN CSL_CITATION { "citationItems" : [ { "id" : "ITEM-1", "itemData" : { "DOI" : "10.1068/c9901j", "ISBN" : "0263-774X", "ISSN" : "0263-774X", "abstract" : "The authors examine, from a social policy perspective, the UK government's 1998 transport White Paper, which aims to reduce the environmental and social costs of growing traffic congestion and pollution. Data from the British Social Attitudes Survey are used to analyse the implications of the government's new transport policy for the relative welfare of different social and demographic groups. The results suggest that car dependency, which the government is hoping to tackle, is widespread and is particularly strong among men, people with higher incomes, those aged between 25 and 59 years, people with children, the nonmanual social classes, and those living in rural areas. These classes and groups share most of the responsibility for the negative impacts of motor transport, and are often the least concerned about them. They are also the people most opposed to the idea of government intervention to ameliorate the problems.", "author" : [ { "dropping-particle" : "", "family" : "Huby", "given" : "Meg", "non-dropping-particle" : "", "parse-names" : false, "suffix" : "" }, { "dropping-particle" : "", "family" : "Burkitt", "given" : "Nick", "non-dropping-particle" : "", "parse-names" : false, "suffix" : "" } ], "container-title" : "Environment and Planning C: Government and Policy", "id" : "ITEM-1", "issue" : "4", "issued" : { "date-parts" : [ [ "2000" ] ] }, "note" : "ISI Document Delivery No.: 342YW\nTimes Cited: 1\nCited Reference Count: 23\nCited References: \n*ADV ASS, 1996, MARK POCK BOOK 1997\n*COMM EUR COMM, 1995, FAIR EFF PRIC TRANSP\n*DETR, 1997, DEV INT TRANSP POL I\n*DETR, 1998, CM3950\n*OFF NAT STAT, 1996, FAM SPEND REP 1995 9\nBUTTON K, 1997, INT J ENVIRON POLLUT, V7, P291\nCAHILL M, 1994, NEW SOCIAL POLICY\nCARTLEDGE B, 1996, TRANSPORT ENV LINACR\nGOODWIN P, 1996, TRANSPORT ENV LINACR\nHAMILTON K, 1991, WOMEN TRANSPORT BUS\nHARDIN G, 1968, SCIENCE, V162, P1243\nHUBY M, 1998, SOCIAL POLICY ENV\nJONES L, 1996, SOCIAL POLICY REV, V8, P147\nJOWELL R, 1997, BRIT SOCIAL ATTITUDE\nMADDISON D, 1996, BLUEPRINT 5 TRUE COS\nOLSON M, 1971, LOGIC COLLECTIVE ACT\nRIETVELD P, 1997, INT J ENVIRON POLLUT, V7, P398\nTAYLOR B, 1997, BRIT SOCIAL ATTITUDE, P111\nTELLEGEN E, 1998, SOC ITS ENV\nTOWNSEND P, 1988, INEQUALITIES HLTH BL\nVERHOEF E, 1997, J TRANSPORT EC POLIC, V31\nWHITELEGG J, 1997, CRITICAL MASS TRANSP\nYOUNG K, 1991, BRIT SOCIAL ATTITUDE, P107", "page" : "379-392", "title" : "Is the New Deal for Transport really better for everyone? The social policy implications of the UK 1998 White Paper on transport", "type" : "article-journal", "volume" : "18" }, "uris" : [ "http://www.mendeley.com/documents/?uuid=bbf145fe-3a8a-40db-a1e1-afb9bb8d8e20" ] } ], "mendeley" : { "formattedCitation" : "(Huby and Burkitt, 2000)", "plainTextFormattedCitation" : "(Huby and Burkitt, 2000)", "previouslyFormattedCitation" : "(Huby and Burkitt, 2000)" }, "properties" : { "noteIndex" : 0 }, "schema" : "https://github.com/citation-style-language/schema/raw/master/csl-citation.json" }</w:instrText>
      </w:r>
      <w:r>
        <w:fldChar w:fldCharType="separate"/>
      </w:r>
      <w:r w:rsidRPr="003C7141">
        <w:rPr>
          <w:noProof/>
        </w:rPr>
        <w:t>(Huby and Burkitt, 2000)</w:t>
      </w:r>
      <w:r>
        <w:fldChar w:fldCharType="end"/>
      </w:r>
      <w:r>
        <w:t xml:space="preserve"> Such concerns relate to broader issues of environmental and social justice, where households exposed to higher levels of vehicle-produced air pollution also tend to be less likely to be car-owning producers of such pollution.</w:t>
      </w:r>
      <w:r>
        <w:fldChar w:fldCharType="begin" w:fldLock="1"/>
      </w:r>
      <w:r>
        <w:instrText>ADDIN CSL_CITATION { "citationItems" : [ { "id" : "ITEM-1", "itemData" : { "DOI" : "10.1068/a35240", "ISSN" : "0308-518X", "abstract" : "This paper presents the results of the first national study of air quality in Britain to consider the implications of its distribution across over ten thousand local communities in terms of potential environmental injustice. We consider the recent history of the environmental justice debate in Britain, Europe, and the USA and, in the light of this, estimate how one aspect of air pollution, nitrogen dioxide (NO2) levels, affects different population groups differentially across Britain. We also estimate the extent to which people living in each community in Britain contribute towards this pollution, with the aid of information on the characteristics of the vehicles they own. We find that, although community NOx emission and ambient NO2 concentration are strongly related, the communities that have access to fewest cars tend to suffer from the highest levels of air pollution, whereas those in which car ownership is greatest enjoy the cleanest air. Pollution is most concentrated in areas where young children and their parents are more likely to live and least concentrated in areas to which the elderly tend to migrate. Those communities that are most polluted and which also emit the least pollution tend to be amongst the poorest in Britain. There is therefore evidence of environmental injustice in the distribution and production of poor air quality in Britain. However, the spatial distribution of those who produce and receive most of that pollution have to be considered simultaneously to see this injustice clearly.", "author" : [ { "dropping-particle" : "", "family" : "Mitchell", "given" : "Gordon", "non-dropping-particle" : "", "parse-names" : false, "suffix" : "" }, { "dropping-particle" : "", "family" : "Dorling", "given" : "Danny", "non-dropping-particle" : "", "parse-names" : false, "suffix" : "" } ], "container-title" : "Environment and Planning A", "id" : "ITEM-1", "issue" : "5", "issued" : { "date-parts" : [ [ "2003" ] ] }, "page" : "909-929", "title" : "An environmental justice analysis of British air quality", "type" : "article-journal", "volume" : "35" }, "uris" : [ "http://www.mendeley.com/documents/?uuid=618e04cb-ec77-4fbd-8eaf-2830fb29b828" ] } ], "mendeley" : { "formattedCitation" : "(Mitchell and Dorling, 2003)", "plainTextFormattedCitation" : "(Mitchell and Dorling, 2003)", "previouslyFormattedCitation" : "(Mitchell and Dorling, 2003)" }, "properties" : { "noteIndex" : 0 }, "schema" : "https://github.com/citation-style-language/schema/raw/master/csl-citation.json" }</w:instrText>
      </w:r>
      <w:r>
        <w:fldChar w:fldCharType="separate"/>
      </w:r>
      <w:r w:rsidRPr="003C7141">
        <w:rPr>
          <w:noProof/>
        </w:rPr>
        <w:t>(Mitchell and Dorling, 2003)</w:t>
      </w:r>
      <w:r>
        <w:fldChar w:fldCharType="end"/>
      </w:r>
    </w:p>
    <w:p w:rsidR="003C7141" w:rsidRDefault="003C7141" w:rsidP="003C7141"/>
    <w:p w:rsidR="003C7141" w:rsidRDefault="003C7141" w:rsidP="003C7141">
      <w:pPr>
        <w:rPr>
          <w:rFonts w:eastAsiaTheme="minorHAnsi"/>
          <w:sz w:val="22"/>
          <w:szCs w:val="22"/>
          <w:lang w:val="en-GB"/>
        </w:rPr>
      </w:pPr>
      <w:r>
        <w:t>There are complex but compelling links between life stage and car use, as well as with household wealth</w:t>
      </w:r>
      <w:r w:rsidR="000B6943">
        <w:t xml:space="preserve"> and other demographic factors like gender</w:t>
      </w:r>
      <w:r>
        <w:t xml:space="preserve">. In the USA, both type of residence and the life-stage of household members are shown to influence how often and how far people tend to travel, as well as each other. </w:t>
      </w:r>
      <w:r>
        <w:fldChar w:fldCharType="begin" w:fldLock="1"/>
      </w:r>
      <w:r w:rsidR="00782069">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in and Long, 2008)", "plainTextFormattedCitation" : "(Lin and Long, 2008)", "previouslyFormattedCitation" : "(Lin and Long, 2008)" }, "properties" : { "noteIndex" : 0 }, "schema" : "https://github.com/citation-style-language/schema/raw/master/csl-citation.json" }</w:instrText>
      </w:r>
      <w:r>
        <w:fldChar w:fldCharType="separate"/>
      </w:r>
      <w:r w:rsidRPr="003C7141">
        <w:rPr>
          <w:noProof/>
        </w:rPr>
        <w:t>(Lin and Long, 2008)</w:t>
      </w:r>
      <w:r>
        <w:fldChar w:fldCharType="end"/>
      </w:r>
      <w:r>
        <w:t xml:space="preserve"> Car dependency tends to increase in househ</w:t>
      </w:r>
      <w:r w:rsidR="000B6943">
        <w:t>olds after the birth of a child;</w:t>
      </w:r>
      <w:r>
        <w:t xml:space="preserve"> </w:t>
      </w:r>
      <w:r>
        <w:fldChar w:fldCharType="begin" w:fldLock="1"/>
      </w:r>
      <w:r w:rsidR="00782069">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anzendorf, 2010)", "plainTextFormattedCitation" : "(Lanzendorf, 2010)", "previouslyFormattedCitation" : "(Lanzendorf, 2010)" }, "properties" : { "noteIndex" : 0 }, "schema" : "https://github.com/citation-style-language/schema/raw/master/csl-citation.json" }</w:instrText>
      </w:r>
      <w:r>
        <w:fldChar w:fldCharType="separate"/>
      </w:r>
      <w:r w:rsidRPr="003C7141">
        <w:rPr>
          <w:noProof/>
        </w:rPr>
        <w:t>(Lanzendorf, 2010)</w:t>
      </w:r>
      <w:r>
        <w:fldChar w:fldCharType="end"/>
      </w:r>
      <w:r>
        <w:t xml:space="preserve"> </w:t>
      </w:r>
      <w:r w:rsidR="000B6943">
        <w:t xml:space="preserve">households with no children are more likely to use bikes and other modes of active travel, and households with children more likely to be car users. </w:t>
      </w:r>
      <w:r w:rsidR="000B6943">
        <w:fldChar w:fldCharType="begin" w:fldLock="1"/>
      </w:r>
      <w:r w:rsidR="00782069">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Fatmi and Habib, 2016)", "plainTextFormattedCitation" : "(Fatmi and Habib, 2016)", "previouslyFormattedCitation" : "(Fatmi and Habib, 2016)" }, "properties" : { "noteIndex" : 0 }, "schema" : "https://github.com/citation-style-language/schema/raw/master/csl-citation.json" }</w:instrText>
      </w:r>
      <w:r w:rsidR="000B6943">
        <w:fldChar w:fldCharType="separate"/>
      </w:r>
      <w:r w:rsidR="000B6943" w:rsidRPr="003C7141">
        <w:rPr>
          <w:noProof/>
        </w:rPr>
        <w:t>(Fatmi and Habib, 2016)</w:t>
      </w:r>
      <w:r w:rsidR="000B6943">
        <w:fldChar w:fldCharType="end"/>
      </w:r>
      <w:r w:rsidR="000B6943">
        <w:t xml:space="preserve"> Further, h</w:t>
      </w:r>
      <w:r>
        <w:t>ouseholds with high income tend to be ‘car loyal.’</w:t>
      </w:r>
      <w:r>
        <w:fldChar w:fldCharType="begin" w:fldLock="1"/>
      </w:r>
      <w:r w:rsidR="00782069">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Fatmi and Habib, 2016)", "plainTextFormattedCitation" : "(Fatmi and Habib, 2016)", "previouslyFormattedCitation" : "(Fatmi and Habib, 2016)" }, "properties" : { "noteIndex" : 0 }, "schema" : "https://github.com/citation-style-language/schema/raw/master/csl-citation.json" }</w:instrText>
      </w:r>
      <w:r>
        <w:fldChar w:fldCharType="separate"/>
      </w:r>
      <w:r w:rsidRPr="003C7141">
        <w:rPr>
          <w:noProof/>
        </w:rPr>
        <w:t>(</w:t>
      </w:r>
      <w:proofErr w:type="spellStart"/>
      <w:r w:rsidRPr="003C7141">
        <w:rPr>
          <w:noProof/>
        </w:rPr>
        <w:t>Fatmi</w:t>
      </w:r>
      <w:proofErr w:type="spellEnd"/>
      <w:r w:rsidRPr="003C7141">
        <w:rPr>
          <w:noProof/>
        </w:rPr>
        <w:t xml:space="preserve"> and Habib, 2016)</w:t>
      </w:r>
      <w:r>
        <w:fldChar w:fldCharType="end"/>
      </w:r>
      <w:r w:rsidR="000B6943">
        <w:t xml:space="preserve"> An important life stage, affecting both mobility and auto-mobility, are residential relocations due to both </w:t>
      </w:r>
      <w:bookmarkStart w:id="0" w:name="_GoBack"/>
      <w:bookmarkEnd w:id="0"/>
      <w:r w:rsidR="000B6943">
        <w:lastRenderedPageBreak/>
        <w:t xml:space="preserve">starting at university and starting a new job; these change people’s social networks, influencing the cultural norms and expectations people are exposed to, including towards car use compared with other travel modes. </w:t>
      </w:r>
      <w:r w:rsidR="000B6943">
        <w:fldChar w:fldCharType="begin" w:fldLock="1"/>
      </w:r>
      <w:r w:rsidR="00782069">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Sharmeen et al., 2014)", "plainTextFormattedCitation" : "(Sharmeen et al., 2014)", "previouslyFormattedCitation" : "(Sharmeen et al., 2014)" }, "properties" : { "noteIndex" : 0 }, "schema" : "https://github.com/citation-style-language/schema/raw/master/csl-citation.json" }</w:instrText>
      </w:r>
      <w:r w:rsidR="000B6943">
        <w:fldChar w:fldCharType="separate"/>
      </w:r>
      <w:r w:rsidR="000B6943" w:rsidRPr="003C7141">
        <w:rPr>
          <w:noProof/>
        </w:rPr>
        <w:t>(Sharmeen et al., 2014)</w:t>
      </w:r>
      <w:r w:rsidR="000B6943">
        <w:fldChar w:fldCharType="end"/>
      </w:r>
      <w:r w:rsidR="000B6943">
        <w:t xml:space="preserve"> In the UK it is more common than in many other European countries for people to relocate when starting university, meaning that this life cycle event in particular can influence transport mode preference through both changing social network composition, changing residence, and through this also changing urban form.</w:t>
      </w:r>
      <w:r>
        <w:t xml:space="preserve"> </w:t>
      </w:r>
    </w:p>
    <w:p w:rsidR="003212F0" w:rsidRDefault="003212F0" w:rsidP="003C7141"/>
    <w:p w:rsidR="003C7141" w:rsidRDefault="003C7141" w:rsidP="003C7141">
      <w:r>
        <w:t xml:space="preserve">One reason why cohort membership is predictive of auto-mobility could be due to </w:t>
      </w:r>
      <w:proofErr w:type="spellStart"/>
      <w:r>
        <w:t>homophily</w:t>
      </w:r>
      <w:proofErr w:type="spellEnd"/>
      <w:r>
        <w:t xml:space="preserve">, the tendency for people to affiliate and associate themselves with others who are in many ways like themselves, and one of the important ways people distinguish themselves is by cohort membership, as such membership may also be predictive of having broadly similar experiences at various stages in the life course, and broadly similar attitudes and beliefs. This suggests there may be a complementary role for social network analysis alongside cohort analysis. Indeed, an analysis of Dutch commuting </w:t>
      </w:r>
      <w:proofErr w:type="spellStart"/>
      <w:r>
        <w:t>behaviour</w:t>
      </w:r>
      <w:proofErr w:type="spellEnd"/>
      <w:r>
        <w:t xml:space="preserve"> based on a survey of around 750 people in 2011 suggested that both social network composition and life-cycle events, such as moving home or forming a partnership, influenced levels of active travel, as well as each other. </w:t>
      </w:r>
      <w:r>
        <w:fldChar w:fldCharType="begin" w:fldLock="1"/>
      </w:r>
      <w:r w:rsidR="00782069">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Sharmeen et al., 2014)", "plainTextFormattedCitation" : "(Sharmeen et al., 2014)", "previouslyFormattedCitation" : "(Sharmeen et al., 2014)" }, "properties" : { "noteIndex" : 0 }, "schema" : "https://github.com/citation-style-language/schema/raw/master/csl-citation.json" }</w:instrText>
      </w:r>
      <w:r>
        <w:fldChar w:fldCharType="separate"/>
      </w:r>
      <w:r w:rsidRPr="003C7141">
        <w:rPr>
          <w:noProof/>
        </w:rPr>
        <w:t>(Sharmeen et al., 2014)</w:t>
      </w:r>
      <w:r>
        <w:fldChar w:fldCharType="end"/>
      </w:r>
      <w:r>
        <w:t xml:space="preserve"> </w:t>
      </w:r>
    </w:p>
    <w:p w:rsidR="003212F0" w:rsidRDefault="003212F0" w:rsidP="003C7141"/>
    <w:p w:rsidR="00E73DB4" w:rsidRDefault="000B6943" w:rsidP="00E73DB4">
      <w:r>
        <w:t xml:space="preserve">The places people live also affect car use, with many suburbs effectively only accessible by car, and so car dependent. </w:t>
      </w:r>
      <w:r w:rsidR="003C7141">
        <w:t xml:space="preserve">More compact urban forms, which reduce the physical distance between trip destinations, encourage lower car dependence and greater use of multi-modal transportation. </w:t>
      </w:r>
      <w:r w:rsidR="003C7141">
        <w:fldChar w:fldCharType="begin" w:fldLock="1"/>
      </w:r>
      <w:r w:rsidR="00782069">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mendeley" : { "formattedCitation" : "(Dieleman et al., 2002)", "plainTextFormattedCitation" : "(Dieleman et al., 2002)", "previouslyFormattedCitation" : "(Dieleman et al., 2002)" }, "properties" : { "noteIndex" : 0 }, "schema" : "https://github.com/citation-style-language/schema/raw/master/csl-citation.json" }</w:instrText>
      </w:r>
      <w:r w:rsidR="003C7141">
        <w:fldChar w:fldCharType="separate"/>
      </w:r>
      <w:r w:rsidR="003C7141" w:rsidRPr="003C7141">
        <w:rPr>
          <w:noProof/>
        </w:rPr>
        <w:t>(Dieleman et al., 2002)</w:t>
      </w:r>
      <w:r w:rsidR="003C7141">
        <w:fldChar w:fldCharType="end"/>
      </w:r>
      <w:r w:rsidR="003C7141">
        <w:t xml:space="preserve"> People living in inner cities in Denmark tend to travel less by car to work, and less overall, but somewhat more at weekends for leisure purposes. </w:t>
      </w:r>
      <w:r w:rsidR="003C7141">
        <w:fldChar w:fldCharType="begin" w:fldLock="1"/>
      </w:r>
      <w:r w:rsidR="00782069">
        <w:instrText>ADDIN CSL_CITATION { "citationItems" : [ { "id" : "ITEM-1", "itemData" : { "DOI" : "10.1068/b31151", "ISSN" : "0265-8135", "PMID" : "113", "abstract" : "Studies in several cities have shown that inner-city residents travel shorter distances and use cars less for local transport than suburbanites do. However, according to some authors, a low daily amount of travel is likely to be compensated through more extensive leisure mobility at weekends and on holidays. On the basis of a study of residential location and travel in the Copenhagen metropolitan area, this paper addresses the phenomenon of compensatory travel. For travel within 'weekend trip distance' from the residence, inner-city living appears to have a certain compensatory effect in the form of a higher frequency of medium-distance leisure trips. Probably, this reflects a shortage of nature in the immediate surroundings of the dwelling as well as less leisure time tied to gardening and house maintenance. These compensatory trips imply a slight reduction of the transport-reducing effect of inner-city living, but are far from sufficient to change the overall tendency towards less travel and reduced car dependency among inner-city residents. The frequency of flights is somewhat higher among respondents living in dense inner-city areas, but this relationship is hardly causal, as the correlations of flights with daily travel time or distance, access to local green areas, housing costs or car ownership that might be expected if the hypothesis of compensatory air travel were true, are not present.", "author" : [ { "dropping-particle" : "", "family" : "N\u00e6ss", "given" : "Petter", "non-dropping-particle" : "", "parse-names" : false, "suffix" : "" } ], "container-title" : "Environment and Planning B: Planning and Design", "id" : "ITEM-1", "issue" : "2", "issued" : { "date-parts" : [ [ "2006", "4" ] ] }, "note" : "Environ Plann B Environ Plann B\nISI:000237263900004; 038XW; Times Cited:13; Cited References Count:30", "page" : "197-220", "title" : "Are Short Daily Trips Compensated by Higher Leisure Mobility?", "type" : "article-journal", "volume" : "33" }, "uris" : [ "http://www.mendeley.com/documents/?uuid=5f6cceb4-68bd-4336-9768-0365d184a489" ] } ], "mendeley" : { "formattedCitation" : "(N\u00e6ss, 2006)", "plainTextFormattedCitation" : "(N\u00e6ss, 2006)", "previouslyFormattedCitation" : "(N\u00e6ss, 2006)" }, "properties" : { "noteIndex" : 0 }, "schema" : "https://github.com/citation-style-language/schema/raw/master/csl-citation.json" }</w:instrText>
      </w:r>
      <w:r w:rsidR="003C7141">
        <w:fldChar w:fldCharType="separate"/>
      </w:r>
      <w:r w:rsidR="003C7141" w:rsidRPr="003C7141">
        <w:rPr>
          <w:noProof/>
        </w:rPr>
        <w:t>(Næss, 2006)</w:t>
      </w:r>
      <w:r w:rsidR="003C7141">
        <w:fldChar w:fldCharType="end"/>
      </w:r>
      <w:r w:rsidR="003C7141">
        <w:t xml:space="preserve"> Similarly, policies to promote infill and </w:t>
      </w:r>
      <w:proofErr w:type="spellStart"/>
      <w:r w:rsidR="003C7141">
        <w:t>redensification</w:t>
      </w:r>
      <w:proofErr w:type="spellEnd"/>
      <w:r w:rsidR="003C7141">
        <w:t xml:space="preserve"> of urban places through re-use of brownfield sites may lead to more sustainable and less car dependent travel </w:t>
      </w:r>
      <w:proofErr w:type="spellStart"/>
      <w:r w:rsidR="003C7141">
        <w:t>behaviour</w:t>
      </w:r>
      <w:proofErr w:type="spellEnd"/>
      <w:r w:rsidR="003C7141">
        <w:t>.</w:t>
      </w:r>
      <w:r w:rsidR="003C7141">
        <w:fldChar w:fldCharType="begin" w:fldLock="1"/>
      </w:r>
      <w:r w:rsidR="00782069">
        <w:instrText>ADDIN CSL_CITATION { "citationItems" : [ { "id" : "ITEM-1", "itemData" : { "DOI" : "10.1016/j.jtrangeo.2006.08.004", "ISSN" : "09666923", "PMID" : "108", "abstract" : "This paper describes the application of a robust policy relevant methodology for the assessment of travel behaviour in terms of a household sustainability index (HSI). Results from a survey of 1000 households in the Belfast (The capital city of Northern Ireland.) City Region (radius of 50 km) show that householders fail to reconcile their lifestyle and travel patterns with sustainability and moreover the popular trend for the provision of homes in suburbanised settlements is counterproductive in terms of sustainability. From a travel behaviour perspective, brownfield sites are shown to be more sustainable than suburbanised settlements and that suburbanisation in general is prejudicial to sustainable travel albeit that established residents behave more sustainably than their newcomer counterparts. (c) 2006 Elsevier Ltd. All rights reserved.", "author" : [ { "dropping-particle" : "", "family" : "Donegan", "given" : "K.S.", "non-dropping-particle" : "", "parse-names" : false, "suffix" : "" }, { "dropping-particle" : "", "family" : "Adamson", "given" : "G", "non-dropping-particle" : "", "parse-names" : false, "suffix" : "" }, { "dropping-particle" : "", "family" : "Donegan", "given" : "H.A.", "non-dropping-particle" : "", "parse-names" : false, "suffix" : "" } ], "container-title" : "Journal of Transport Geography", "id" : "ITEM-1", "issue" : "4", "issued" : { "date-parts" : [ [ "2007", "7" ] ] }, "note" : "J Transp Geogr J Transp Geogr\nISI:000247558400002; 183FP; Times Cited:4; Cited References Count:31", "page" : "245-261", "title" : "Indexing the contribution of household travel behaviour to sustainability", "type" : "article-journal", "volume" : "15" }, "uris" : [ "http://www.mendeley.com/documents/?uuid=6b645d77-b6c8-4dfe-8622-9b25694fa653" ] } ], "mendeley" : { "formattedCitation" : "(Donegan et al., 2007)", "plainTextFormattedCitation" : "(Donegan et al., 2007)", "previouslyFormattedCitation" : "(Donegan et al., 2007)" }, "properties" : { "noteIndex" : 0 }, "schema" : "https://github.com/citation-style-language/schema/raw/master/csl-citation.json" }</w:instrText>
      </w:r>
      <w:r w:rsidR="003C7141">
        <w:fldChar w:fldCharType="separate"/>
      </w:r>
      <w:r w:rsidR="003C7141" w:rsidRPr="003C7141">
        <w:rPr>
          <w:noProof/>
        </w:rPr>
        <w:t>(</w:t>
      </w:r>
      <w:proofErr w:type="spellStart"/>
      <w:r w:rsidR="003C7141" w:rsidRPr="003C7141">
        <w:rPr>
          <w:noProof/>
        </w:rPr>
        <w:t>Donegan</w:t>
      </w:r>
      <w:proofErr w:type="spellEnd"/>
      <w:r w:rsidR="003C7141" w:rsidRPr="003C7141">
        <w:rPr>
          <w:noProof/>
        </w:rPr>
        <w:t xml:space="preserve"> et al., 2007)</w:t>
      </w:r>
      <w:r w:rsidR="003C7141">
        <w:fldChar w:fldCharType="end"/>
      </w:r>
      <w:r w:rsidR="003C7141">
        <w:t xml:space="preserve"> </w:t>
      </w:r>
      <w:r w:rsidR="00E73DB4">
        <w:t>I</w:t>
      </w:r>
      <w:r w:rsidR="003C7141">
        <w:t xml:space="preserve">ncreasing urban density, as well as improving public transport, may both have a causative effect on reducing private vehicle use per capita, and that these effects may be stronger than reducing levels of car ownership or parking spaces. </w:t>
      </w:r>
      <w:r w:rsidR="003C7141">
        <w:fldChar w:fldCharType="begin" w:fldLock="1"/>
      </w:r>
      <w:r w:rsidR="00782069">
        <w:instrText>ADDIN CSL_CITATION { "citationItems" : [ { "id" : "ITEM-1",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1",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McIntosh et al., 2014)", "plainTextFormattedCitation" : "(McIntosh et al., 2014)", "previouslyFormattedCitation" : "(McIntosh et al., 2014)" }, "properties" : { "noteIndex" : 0 }, "schema" : "https://github.com/citation-style-language/schema/raw/master/csl-citation.json" }</w:instrText>
      </w:r>
      <w:r w:rsidR="003C7141">
        <w:fldChar w:fldCharType="separate"/>
      </w:r>
      <w:r w:rsidR="003C7141" w:rsidRPr="003C7141">
        <w:rPr>
          <w:noProof/>
        </w:rPr>
        <w:t>(McIntosh et al., 2014)</w:t>
      </w:r>
      <w:r w:rsidR="003C7141">
        <w:fldChar w:fldCharType="end"/>
      </w:r>
      <w:r w:rsidR="003C7141">
        <w:t xml:space="preserve"> </w:t>
      </w:r>
      <w:r w:rsidR="00E73DB4">
        <w:t xml:space="preserve">It has been argued that much of the difference in auto-mobility between different cohorts in the UK and similar countries could be due to each cohort’s differential experiences and exposure to a range of multi-level forces, each operating over broadly different timescales. Faster-acting changes include periods of economic growth and recession, referred to as ‘period effects’; changes operating at intermediate rates include changes in technology, demography, and average household income and wealth, collectively referred to as ‘structural effects’; and changes operating over the longest timescales including changing gender roles, and changing cultures of mobility and social/familial relations, collectively referred to as ‘deep structure’. </w:t>
      </w:r>
      <w:r w:rsidR="00E73DB4">
        <w:fldChar w:fldCharType="begin" w:fldLock="1"/>
      </w:r>
      <w:r w:rsidR="00782069">
        <w:instrText>ADDIN CSL_CITATION { "citationItems" : [ { "id" : "ITEM-1", "itemData" : { "DOI" : "10.1080/01441647.2016.1246487", "ISBN" : "0144-1647", "ISSN" : "0144-1647", "abstract" : "This paper presents a dynamic model at three levels to understand changing mobility trends at the population level. A multi-level framework is proposed that enables existing research and analysis to be considered in a more holistic sense. This framework assists in identifying predictions and transition pathways for different birth cohorts, particularly as they reach older age. This has the aim of bringing about a greater understanding of the sociodemographic influence on mobility trends, with a focus on the cultural transitions that affect birth cohorts differently in terms of their travel behaviour. The framework presented here captures the multi-level forces and structural effects that impact mobility. The paper examines how these forces and effects interact at different levels to influence the changing mobility of birth cohorts at different points in time. Examining the simultaneous operation of these levels is of conceptual importance to assist in the interpretation of mobility trends, as well as understanding future mobility implications, of future generations.", "author" : [ { "dropping-particle" : "", "family" : "Tilley", "given" : "Sara", "non-dropping-particle" : "", "parse-names" : false, "suffix" : "" } ], "container-title" : "Transport Reviews", "id" : "ITEM-1", "issue" : "3", "issued" : { "date-parts" : [ [ "2017", "5", "4" ] ] }, "language" : "English", "note" : "Eo7To\nTimes Cited:0\nCited References Count:121", "page" : "344-364", "title" : "Multi-level forces and differential effects affecting birth cohorts that stimulate mobility change", "type" : "article-journal", "volume" : "37" }, "uris" : [ "http://www.mendeley.com/documents/?uuid=777b4bd3-198b-40e6-b1a7-58ae117e36b0" ] } ], "mendeley" : { "formattedCitation" : "(Tilley, 2017)", "plainTextFormattedCitation" : "(Tilley, 2017)", "previouslyFormattedCitation" : "(Tilley, 2017)" }, "properties" : { "noteIndex" : 0 }, "schema" : "https://github.com/citation-style-language/schema/raw/master/csl-citation.json" }</w:instrText>
      </w:r>
      <w:r w:rsidR="00E73DB4">
        <w:fldChar w:fldCharType="separate"/>
      </w:r>
      <w:r w:rsidR="00E73DB4" w:rsidRPr="003C7141">
        <w:rPr>
          <w:noProof/>
        </w:rPr>
        <w:t>(Tilley, 2017)</w:t>
      </w:r>
      <w:r w:rsidR="00E73DB4">
        <w:fldChar w:fldCharType="end"/>
      </w:r>
      <w:r w:rsidR="00E73DB4">
        <w:t xml:space="preserve"> </w:t>
      </w:r>
    </w:p>
    <w:p w:rsidR="003C7141" w:rsidRDefault="003C7141" w:rsidP="003C7141">
      <w:pPr>
        <w:rPr>
          <w:rFonts w:eastAsiaTheme="minorHAnsi"/>
          <w:sz w:val="22"/>
          <w:szCs w:val="22"/>
          <w:lang w:val="en-GB"/>
        </w:rPr>
      </w:pPr>
    </w:p>
    <w:p w:rsidR="00E73DB4" w:rsidRDefault="00E73DB4" w:rsidP="003C7141">
      <w:r>
        <w:t>Though it has been argued that the kind and scale of policies required to bring about substantial vehicle-based emission reductions may be untenable in the modern political climate both within the UK and the rest of Europe,</w:t>
      </w:r>
      <w:r>
        <w:fldChar w:fldCharType="begin" w:fldLock="1"/>
      </w:r>
      <w:r w:rsidR="00782069">
        <w:instrText>ADDIN CSL_CITATION { "citationItems" : [ { "id" : "ITEM-1", "itemData" : { "DOI" : "10.1016/j.jtrangeo.2014.07.010", "ISSN" : "09666923", "PMID" : "45", "abstract" : "There is widespread consensus that current climate policy for passenger transportation is insufficient to achieve significant emission reductions in line with global climate stabilization goals. This article consequently has a starting point in the notion of 'path dependency' (Schwanen et al., 2011) and an observed 'implementation gap' (Banister and Hickman, 2013), suggesting that significant mitigation policies for transport do not emerge in the European Union because of various interlinked 'transport taboos', i.e. barriers to the design, acceptance and implementation of such transport policies that remain unaddressed as they constitute political risk. The paper argues that without addressing transport taboos, such as highly unequal individual contributions to transport volumes and emissions, social inequality of planned market-based measures, the role of lobbyism, and the various social and psychological functions of mobility, it will remain difficult to achieve significant emission reductions in passenger transport. Yet, transport taboos remain largely ignored among EU policy makers because their discussion would violate 'order', i.e. harm specific interests within neoliberal governance structures and the societal foundations and structures of transport systems built on these. (C) 2014 Elsevier Ltd. All rights reserved.", "author" : [ { "dropping-particle" : "", "family" : "G\u00f6ssling", "given" : "Stefan", "non-dropping-particle" : "", "parse-names" : false, "suffix" : "" }, { "dropping-particle" : "", "family" : "Cohen", "given" : "Scott", "non-dropping-particle" : "", "parse-names" : false, "suffix" : "" } ], "container-title" : "Journal of Transport Geography", "id" : "ITEM-1", "issued" : { "date-parts" : [ [ "2014", "7" ] ] }, "note" : "J Transp Geogr J Transp Geogr\nISI:000343627900019; Ar5Me; Times Cited:13; Cited References Count:146", "page" : "197-207", "title" : "Why sustainable transport policies will fail: EU climate policy in the light of transport taboos", "type" : "article-journal", "volume" : "39" }, "uris" : [ "http://www.mendeley.com/documents/?uuid=f446e238-7da1-433a-b1f1-b82267ad8ef8" ] } ], "mendeley" : { "formattedCitation" : "(G\u00f6ssling and Cohen, 2014)", "plainTextFormattedCitation" : "(G\u00f6ssling and Cohen, 2014)", "previouslyFormattedCitation" : "(G\u00f6ssling and Cohen, 2014)" }, "properties" : { "noteIndex" : 0 }, "schema" : "https://github.com/citation-style-language/schema/raw/master/csl-citation.json" }</w:instrText>
      </w:r>
      <w:r>
        <w:fldChar w:fldCharType="separate"/>
      </w:r>
      <w:r w:rsidRPr="003C7141">
        <w:rPr>
          <w:noProof/>
        </w:rPr>
        <w:t>(</w:t>
      </w:r>
      <w:proofErr w:type="spellStart"/>
      <w:r w:rsidRPr="003C7141">
        <w:rPr>
          <w:noProof/>
        </w:rPr>
        <w:t>Gössling</w:t>
      </w:r>
      <w:proofErr w:type="spellEnd"/>
      <w:r w:rsidRPr="003C7141">
        <w:rPr>
          <w:noProof/>
        </w:rPr>
        <w:t xml:space="preserve"> and Cohen, 2014)</w:t>
      </w:r>
      <w:r>
        <w:fldChar w:fldCharType="end"/>
      </w:r>
      <w:r>
        <w:t xml:space="preserve"> some recent academic commentary has suggested that we may be undergoing a long-term and large-scale paradigm shift in both levels of and preferences towards car ownership. </w:t>
      </w:r>
      <w:r>
        <w:fldChar w:fldCharType="begin" w:fldLock="1"/>
      </w:r>
      <w:r w:rsidR="00782069">
        <w:instrText>ADDIN CSL_CITATION { "citationItems" : [ { "id" : "ITEM-1", "itemData" : { "DOI" : "10.1016/j.iatssr.2014.06.001", "ISSN" : "03861112", "author" : [ { "dropping-particle" : "", "family" : "Jones", "given" : "Peter", "non-dropping-particle" : "", "parse-names" : false, "suffix" : "" } ], "container-title" : "IATSS Research", "id" : "ITEM-1", "issue" : "1", "issued" : { "date-parts" : [ [ "2014", "7" ] ] }, "page" : "7-13", "title" : "The evolution of urban mobility: The interplay of academic and policy perspectives", "type" : "article-journal", "volume" : "38" }, "uris" : [ "http://www.mendeley.com/documents/?uuid=1b47e36b-3c08-4718-85d3-fe1a3d6036eb" ] }, { "id" : "ITEM-2", "itemData" : { "DOI" : "10.1016/j.iatssr.2016.05.004", "ISBN" : "0386-1112", "ISSN" : "03861112", "abstract" : "In this volume, Jones has made a persuasive case for considering recently observed reductions in car use (and sometimes car ownership) in a number of major northern cities as part of an evolutionary process, rather than the consequence of transient conditions such as the economic downturn of 2008 and its relatively slow recovery. In an era bringing new service models for mobility and communications that have important implications for safety, security, the environment and well-being, he points to the role of public attitudes and sentiments that may underlie changing policy priorities and an associated culture change with respect to transport in cities and the reclamation of street space. This paper briefly explores the role of public sentiments and reflects on the apparent emergence of a popular subculture that favors living, if possible, without owning or using cars, in contrast to older subcultures embracing more extreme sentiments that are either Car-centered or emphatically anti-car. (C) 2016 Production and hosting by Elsevier Ltd.", "author" : [ { "dropping-particle" : "", "family" : "Lee-Gosselin", "given" : "Martin E.H.", "non-dropping-particle" : "", "parse-names" : false, "suffix" : "" } ], "container-title" : "IATSS Research", "id" : "ITEM-2", "issue" : "2", "issued" : { "date-parts" : [ [ "2017", "1" ] ] }, "language" : "English", "note" : "En9Yn\nTimes Cited:0\nCited References Count:9", "page" : "85-87", "title" : "Beyond \u201cPeak Car\u201d: A reflection on the evolution of public sentiment about the role of cars in cities", "type" : "article-journal", "volume" : "40" }, "uris" : [ "http://www.mendeley.com/documents/?uuid=0962ba90-85e3-4ade-ab5e-810d8536815c" ] } ], "mendeley" : { "formattedCitation" : "(Jones, 2014; Lee-Gosselin, 2017)", "plainTextFormattedCitation" : "(Jones, 2014; Lee-Gosselin, 2017)", "previouslyFormattedCitation" : "(Jones, 2014; Lee-Gosselin, 2017)" }, "properties" : { "noteIndex" : 0 }, "schema" : "https://github.com/citation-style-language/schema/raw/master/csl-citation.json" }</w:instrText>
      </w:r>
      <w:r>
        <w:fldChar w:fldCharType="separate"/>
      </w:r>
      <w:r w:rsidRPr="003C7141">
        <w:rPr>
          <w:noProof/>
        </w:rPr>
        <w:t>(Jones, 2014; Lee-Gosselin, 2017)</w:t>
      </w:r>
      <w:r>
        <w:fldChar w:fldCharType="end"/>
      </w:r>
      <w:r>
        <w:t xml:space="preserve"> </w:t>
      </w:r>
      <w:r w:rsidR="003212F0">
        <w:t>After many decades of increasing car use and auto-ubiquity, there has been something of a reversal since the 1990s. F</w:t>
      </w:r>
      <w:r w:rsidR="003C7141">
        <w:t xml:space="preserve">alling levels of driving </w:t>
      </w:r>
      <w:proofErr w:type="spellStart"/>
      <w:r w:rsidR="003C7141">
        <w:t>licence</w:t>
      </w:r>
      <w:proofErr w:type="spellEnd"/>
      <w:r w:rsidR="003C7141">
        <w:t xml:space="preserve"> ownership have been identified in at least nine developed world countries, with the largest declines </w:t>
      </w:r>
      <w:r w:rsidR="003C7141">
        <w:lastRenderedPageBreak/>
        <w:t>reported in Australia, one of the most car dependent countries in the rich world.</w:t>
      </w:r>
      <w:r w:rsidR="003C7141">
        <w:fldChar w:fldCharType="begin" w:fldLock="1"/>
      </w:r>
      <w:r w:rsidR="00782069">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rsidR="003C7141">
        <w:fldChar w:fldCharType="separate"/>
      </w:r>
      <w:r w:rsidR="003C7141" w:rsidRPr="003C7141">
        <w:rPr>
          <w:noProof/>
        </w:rPr>
        <w:t>(</w:t>
      </w:r>
      <w:proofErr w:type="spellStart"/>
      <w:r w:rsidR="003C7141" w:rsidRPr="003C7141">
        <w:rPr>
          <w:noProof/>
        </w:rPr>
        <w:t>Delbosc</w:t>
      </w:r>
      <w:proofErr w:type="spellEnd"/>
      <w:r w:rsidR="003C7141" w:rsidRPr="003C7141">
        <w:rPr>
          <w:noProof/>
        </w:rPr>
        <w:t xml:space="preserve"> and Currie, 2013)</w:t>
      </w:r>
      <w:r w:rsidR="003C7141">
        <w:fldChar w:fldCharType="end"/>
      </w:r>
      <w:r w:rsidR="003C7141">
        <w:t xml:space="preserve"> Long term trends in per-capita car use in France, Germany, Great Britain and the USA suggest car use increased from the 1970s to the mid-1990s in all four countries, before stagnating or decreasing from around 2000 onwards. In each country, sustained high levels of car use amongst older drivers have partially or wholly offset reduced levels of car use amongst young adults.</w:t>
      </w:r>
      <w:r w:rsidR="003C7141">
        <w:fldChar w:fldCharType="begin" w:fldLock="1"/>
      </w:r>
      <w:r w:rsidR="00782069">
        <w:instrText>ADDIN CSL_CITATION { "citationItems" : [ { "id" : "ITEM-1",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1",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mendeley" : { "formattedCitation" : "(Kuhnimhof et al., 2013)", "plainTextFormattedCitation" : "(Kuhnimhof et al., 2013)", "previouslyFormattedCitation" : "(Kuhnimhof et al., 2013)" }, "properties" : { "noteIndex" : 0 }, "schema" : "https://github.com/citation-style-language/schema/raw/master/csl-citation.json" }</w:instrText>
      </w:r>
      <w:r w:rsidR="003C7141">
        <w:fldChar w:fldCharType="separate"/>
      </w:r>
      <w:r w:rsidR="003C7141" w:rsidRPr="003C7141">
        <w:rPr>
          <w:noProof/>
        </w:rPr>
        <w:t>(</w:t>
      </w:r>
      <w:proofErr w:type="spellStart"/>
      <w:r w:rsidR="003C7141" w:rsidRPr="003C7141">
        <w:rPr>
          <w:noProof/>
        </w:rPr>
        <w:t>Kuhnimhof</w:t>
      </w:r>
      <w:proofErr w:type="spellEnd"/>
      <w:r w:rsidR="003C7141" w:rsidRPr="003C7141">
        <w:rPr>
          <w:noProof/>
        </w:rPr>
        <w:t xml:space="preserve"> et al., 2013)</w:t>
      </w:r>
      <w:r w:rsidR="003C7141">
        <w:fldChar w:fldCharType="end"/>
      </w:r>
      <w:r w:rsidR="003C7141">
        <w:t xml:space="preserve"> </w:t>
      </w:r>
      <w:r>
        <w:fldChar w:fldCharType="begin" w:fldLock="1"/>
      </w:r>
      <w:r w:rsidR="00782069">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Stokes, 2013)", "plainTextFormattedCitation" : "(Stokes, 2013)", "previouslyFormattedCitation" : "(Stokes, 2013)" }, "properties" : { "noteIndex" : 0 }, "schema" : "https://github.com/citation-style-language/schema/raw/master/csl-citation.json" }</w:instrText>
      </w:r>
      <w:r>
        <w:fldChar w:fldCharType="separate"/>
      </w:r>
      <w:r w:rsidRPr="003C7141">
        <w:rPr>
          <w:noProof/>
        </w:rPr>
        <w:t>(Stokes, 2013)</w:t>
      </w:r>
      <w:r>
        <w:fldChar w:fldCharType="end"/>
      </w:r>
    </w:p>
    <w:p w:rsidR="00E73DB4" w:rsidRDefault="00E73DB4" w:rsidP="003C7141"/>
    <w:p w:rsidR="00E73DB4" w:rsidRDefault="003212F0" w:rsidP="003C7141">
      <w:r>
        <w:t xml:space="preserve">Rates of driving </w:t>
      </w:r>
      <w:proofErr w:type="spellStart"/>
      <w:r>
        <w:t>licence</w:t>
      </w:r>
      <w:proofErr w:type="spellEnd"/>
      <w:r>
        <w:t xml:space="preserve"> ownership and driving have not fallen equally for both genders. </w:t>
      </w:r>
      <w:r w:rsidR="00E73DB4">
        <w:t>Within Great Britain and amongst young adults, increasing levels of female car use have partially offset falling levels of car use amongst males;</w:t>
      </w:r>
      <w:r w:rsidR="00E73DB4">
        <w:fldChar w:fldCharType="begin" w:fldLock="1"/>
      </w:r>
      <w:r w:rsidR="00782069">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rsidR="00E73DB4">
        <w:fldChar w:fldCharType="separate"/>
      </w:r>
      <w:r w:rsidR="00E73DB4" w:rsidRPr="003C7141">
        <w:rPr>
          <w:noProof/>
        </w:rPr>
        <w:t>(Le Vine et al., 2013)</w:t>
      </w:r>
      <w:r w:rsidR="00E73DB4">
        <w:fldChar w:fldCharType="end"/>
      </w:r>
      <w:r w:rsidR="00E73DB4">
        <w:t xml:space="preserve"> a</w:t>
      </w:r>
      <w:r>
        <w:t>fter many decades in which men tended to drive more than women, i</w:t>
      </w:r>
      <w:r w:rsidR="003C7141">
        <w:t>n recent years, young adult females now have greater weekly mobility than young adult males of the same age.</w:t>
      </w:r>
      <w:r w:rsidR="003C7141">
        <w:fldChar w:fldCharType="begin" w:fldLock="1"/>
      </w:r>
      <w:r w:rsidR="00782069">
        <w:instrText>ADDIN CSL_CITATION { "citationItems" : [ { "id" : "ITEM-1", "itemData" : { "DOI" : "10.1016/j.jtrangeo.2016.06.022", "ISSN" : "09666923", "PMID" : "45", "abstract" : "Daily travel mobility is on a downward trend in several developed economies, including the UK. This paper examines how mobility trends are differentiated by gender and birth cohort. Over the last decade, young adult women in Britain have come to have greater weekly mobility than their male counterparts. Until recently, women have consistently had lower mobility than men - suggesting that this finding could be a significant break with the past. This gender turnaround is driven mainly by young men travelling substantially less today than previous generations of young men. We find that younger cohorts of women travel are travelling further as they age, whilst younger cohorts of men are no longer becoming more mobile as they approach early midlife, traditionally a life course peak in travel mobility. Possible reasons for the greater mobility of young women than young men are discussed and areas for future research identified. (C) 2016 The Authors. Published by Elsevier Ltd.", "author" : [ { "dropping-particle" : "", "family" : "Tilley", "given" : "Sara", "non-dropping-particle" : "", "parse-names" : false, "suffix" : "" }, { "dropping-particle" : "", "family" : "Houston", "given" : "Donald", "non-dropping-particle" : "", "parse-names" : false, "suffix" : "" } ], "container-title" : "Journal of Transport Geography", "id" : "ITEM-1", "issued" : { "date-parts" : [ [ "2016", "6" ] ] }, "note" : "J Transp Geogr J Transp Geogr\nISI:000382344800034; Du6Sl; Times Cited:1; Cited References Count:88", "page" : "349-358", "title" : "The gender turnaround: Young women now travelling more than young men", "type" : "article-journal", "volume" : "54" }, "uris" : [ "http://www.mendeley.com/documents/?uuid=f583b088-2c1b-4509-8ace-264a87729bd2" ] } ], "mendeley" : { "formattedCitation" : "(Tilley and Houston, 2016)", "plainTextFormattedCitation" : "(Tilley and Houston, 2016)", "previouslyFormattedCitation" : "(Tilley and Houston, 2016)" }, "properties" : { "noteIndex" : 0 }, "schema" : "https://github.com/citation-style-language/schema/raw/master/csl-citation.json" }</w:instrText>
      </w:r>
      <w:r w:rsidR="003C7141">
        <w:fldChar w:fldCharType="separate"/>
      </w:r>
      <w:r w:rsidR="003C7141" w:rsidRPr="003C7141">
        <w:rPr>
          <w:noProof/>
        </w:rPr>
        <w:t>(Tilley and Houston, 2016)</w:t>
      </w:r>
      <w:r w:rsidR="003C7141">
        <w:fldChar w:fldCharType="end"/>
      </w:r>
      <w:r w:rsidR="003C7141">
        <w:t xml:space="preserve"> </w:t>
      </w:r>
    </w:p>
    <w:p w:rsidR="00E73DB4" w:rsidRDefault="00E73DB4" w:rsidP="003C7141"/>
    <w:p w:rsidR="003C7141" w:rsidRDefault="003212F0" w:rsidP="003C7141">
      <w:r>
        <w:t xml:space="preserve">The starkest falls in starting to drive have been observed </w:t>
      </w:r>
      <w:r w:rsidR="004710AB">
        <w:t xml:space="preserve">within cohorts born after the late 1970s, often referred to as the ‘Millennials’, who in car mobility terms have been </w:t>
      </w:r>
      <w:r w:rsidR="003C7141">
        <w:t xml:space="preserve">described as the ‘Go-Nowhere’ generation. </w:t>
      </w:r>
      <w:r w:rsidR="003C7141">
        <w:fldChar w:fldCharType="begin" w:fldLock="1"/>
      </w:r>
      <w:r w:rsidR="00782069">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McDonald, 2015)", "plainTextFormattedCitation" : "(McDonald, 2015)", "previouslyFormattedCitation" : "(McDonald, 2015)" }, "properties" : { "noteIndex" : 0 }, "schema" : "https://github.com/citation-style-language/schema/raw/master/csl-citation.json" }</w:instrText>
      </w:r>
      <w:r w:rsidR="003C7141">
        <w:fldChar w:fldCharType="separate"/>
      </w:r>
      <w:r w:rsidR="003C7141" w:rsidRPr="003C7141">
        <w:rPr>
          <w:noProof/>
        </w:rPr>
        <w:t>(McDonald, 2015)</w:t>
      </w:r>
      <w:r w:rsidR="003C7141">
        <w:fldChar w:fldCharType="end"/>
      </w:r>
      <w:r w:rsidR="003C7141">
        <w:t xml:space="preserve"> Although in the USA there have been some falls in auto-mobility from the </w:t>
      </w:r>
      <w:proofErr w:type="spellStart"/>
      <w:r w:rsidR="003C7141">
        <w:t>mid 1990s</w:t>
      </w:r>
      <w:proofErr w:type="spellEnd"/>
      <w:r w:rsidR="003C7141">
        <w:t xml:space="preserve"> onwards in many cohort groups, Millennial-specific factors such as changing attitudes to car use and increasing ICT use may also have a significant role in their declining auto-mobility. </w:t>
      </w:r>
      <w:r w:rsidR="003C7141">
        <w:fldChar w:fldCharType="begin" w:fldLock="1"/>
      </w:r>
      <w:r w:rsidR="00782069">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McDonald, 2015)", "plainTextFormattedCitation" : "(McDonald, 2015)", "previouslyFormattedCitation" : "(McDonald, 2015)" }, "properties" : { "noteIndex" : 0 }, "schema" : "https://github.com/citation-style-language/schema/raw/master/csl-citation.json" }</w:instrText>
      </w:r>
      <w:r w:rsidR="003C7141">
        <w:fldChar w:fldCharType="separate"/>
      </w:r>
      <w:r w:rsidR="003C7141" w:rsidRPr="003C7141">
        <w:rPr>
          <w:noProof/>
        </w:rPr>
        <w:t>(McDonald, 2015)</w:t>
      </w:r>
      <w:r w:rsidR="003C7141">
        <w:fldChar w:fldCharType="end"/>
      </w:r>
      <w:r w:rsidR="003C7141">
        <w:t xml:space="preserve"> Comparisons in the USA between ‘younger millennials’ (born 1999-1994) and ‘older millennials’ (born 1979-1985) suggest that many important life events – such as finishing fully time education, marrying and having children – occur at later ages for this generation than earlier generations, but that once such events occur, auto-mobility increases. </w:t>
      </w:r>
      <w:r w:rsidR="003C7141">
        <w:fldChar w:fldCharType="begin" w:fldLock="1"/>
      </w:r>
      <w:r w:rsidR="00782069">
        <w:instrText>ADDIN CSL_CITATION { "citationItems" : [ { "id" : "ITEM-1", "itemData" : { "DOI" : "10.1080/01441647.2016.1197337", "ISBN" : "0144-1647", "ISSN" : "0144-1647", "abstract" : "Millennials, defined in this study as those born between 1979 and 2000, became the largest population segment in the United States in 2015. Compared to recent previous generations, they have been found to travel less, own fewer cars, have lower driver's licensure rates, and use alternative modes more. But to what extent will these differences in behaviour persist as millennials move through various phases of the lifecycle? To address this question, this paper presents the results of a longitudinal analysis of the 2003-2013 American Time Use Survey data series. In early adulthood, younger millennials (born 1988-1994) are found to spend significantly more time in-home than older millennials (born 1979-1985), which indicates that there are substantial differences in activity-time use patterns across generations in early adulthood. Older millennials are, however, showing activity-time use patterns similar to their prior generation counterparts as they age, although some differences - particularly in time spent as a car driver - persist. Millennials appear to exhibit a lag in adopting the activity patterns of predecessor generations due to delayed lifecycle milestones (e.g. completing their education, getting jobs, marrying, and having children) and lingering effects of the economic recession, suggesting that travel demand will resume growth in the future.", "author" : [ { "dropping-particle" : "", "family" : "Garikapati", "given" : "Venu M", "non-dropping-particle" : "", "parse-names" : false, "suffix" : "" }, { "dropping-particle" : "", "family" : "Pendyala", "given" : "Ram M", "non-dropping-particle" : "", "parse-names" : false, "suffix" : "" }, { "dropping-particle" : "", "family" : "Morris", "given" : "Eric A", "non-dropping-particle" : "", "parse-names" : false, "suffix" : "" }, { "dropping-particle" : "", "family" : "Mokhtarian", "given" : "Patricia L", "non-dropping-particle" : "", "parse-names" : false, "suffix" : "" }, { "dropping-particle" : "", "family" : "McDonald", "given" : "Noreen", "non-dropping-particle" : "", "parse-names" : false, "suffix" : "" } ], "container-title" : "Transport Reviews", "id" : "ITEM-1", "issue" : "5", "issued" : { "date-parts" : [ [ "2016", "9", "2" ] ] }, "language" : "English", "note" : "Dr5Ls\nTimes Cited:1\nCited References Count:21", "page" : "558-584", "title" : "Activity patterns, time use, and travel of millennials: a generation in transition?", "type" : "article-journal", "volume" : "36" }, "uris" : [ "http://www.mendeley.com/documents/?uuid=78fef5b2-72f1-4070-b396-c70478b14366" ] } ], "mendeley" : { "formattedCitation" : "(Garikapati et al., 2016)", "plainTextFormattedCitation" : "(Garikapati et al., 2016)", "previouslyFormattedCitation" : "(Garikapati et al., 2016)" }, "properties" : { "noteIndex" : 0 }, "schema" : "https://github.com/citation-style-language/schema/raw/master/csl-citation.json" }</w:instrText>
      </w:r>
      <w:r w:rsidR="003C7141">
        <w:fldChar w:fldCharType="separate"/>
      </w:r>
      <w:r w:rsidR="003C7141" w:rsidRPr="003C7141">
        <w:rPr>
          <w:noProof/>
        </w:rPr>
        <w:t>(Garikapati et al., 2016)</w:t>
      </w:r>
      <w:r w:rsidR="003C7141">
        <w:fldChar w:fldCharType="end"/>
      </w:r>
      <w:r w:rsidR="003C7141">
        <w:t xml:space="preserve"> However, analyses on UK data suggests that people who start driving at a later age then continue driving less than those who first started driving at an earlier age, suggesting that there will not be complete ‘catch-up’ in auto-mobility amongst Millennials compared with previous generations even once life event deferral has been taken into consideration.</w:t>
      </w:r>
      <w:r w:rsidR="003C7141">
        <w:fldChar w:fldCharType="begin" w:fldLock="1"/>
      </w:r>
      <w:r w:rsidR="00782069">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Stokes, 2013)", "plainTextFormattedCitation" : "(Stokes, 2013)", "previouslyFormattedCitation" : "(Stokes, 2013)" }, "properties" : { "noteIndex" : 0 }, "schema" : "https://github.com/citation-style-language/schema/raw/master/csl-citation.json" }</w:instrText>
      </w:r>
      <w:r w:rsidR="003C7141">
        <w:fldChar w:fldCharType="separate"/>
      </w:r>
      <w:r w:rsidR="003C7141" w:rsidRPr="003C7141">
        <w:rPr>
          <w:noProof/>
        </w:rPr>
        <w:t>(Stokes, 2013)</w:t>
      </w:r>
      <w:r w:rsidR="003C7141">
        <w:fldChar w:fldCharType="end"/>
      </w:r>
      <w:r w:rsidR="003C7141">
        <w:t xml:space="preserve"> </w:t>
      </w:r>
    </w:p>
    <w:p w:rsidR="00E73DB4" w:rsidRDefault="00E73DB4" w:rsidP="003C7141"/>
    <w:p w:rsidR="003C7141" w:rsidRDefault="003C7141" w:rsidP="003C7141">
      <w:r>
        <w:t xml:space="preserve">There are also important differences in attitudes to car use, and alternatives to car use, both within and between countries. A survey of nearly 900 individuals with cars in Norway found that perceptions about the social status of different transport mode users was important, with car users who did not consider public transport users to be of low social status also more likely to use public transport themselves. </w:t>
      </w:r>
      <w:r>
        <w:fldChar w:fldCharType="begin" w:fldLock="1"/>
      </w:r>
      <w:r w:rsidR="00782069">
        <w:instrText>ADDIN CSL_CITATION { "citationItems" : [ { "id" : "ITEM-1", "itemData" : { "DOI" : "10.1016/j.trf.2016.07.001", "ISSN" : "13698478", "PMID" : "69", "abstract" : "Research regarding perceptions of mode alternatives to a motorized car may yield essential information about the modes that people are likely to use if they reduce their motorized car use. These perceptions are likely to be associated with demographics, spatial factors and psychological variables. The current study aims to investigate the relative role of such factors for perceived transport alternatives to a motorized car in an urban motorized Norwegian sample. The study is based on a survey conducted in a random representative sample of individuals with car access (n = 878) residing in the six largest urban areas in Norway. The results reflected that demographics, spatial and psychological factors relate to perceived mode alternatives and their relative role seems to differ according to the mode alternatives in question. Low income, basic education and low annual mileage were related to a high probability of considering public transport as an alternative to motorized car use. Individuals who did not perceive public transport mode use as a sign of low social status and had a weak self-determination to use a motorized car also had higher probability of considering public transport. Priorities of flexibility reduced the likelihood of considering public transport as an alternative to motorized car use. Practical barriers, such as travel distance and weather conditions, were associated with a low probability of considering active transport (i.e. walking and bicycling). Priorities of flexibility were also related to a low probability of considering active transport. Low annual mileage, less self-determination regarding car use and pro-environmental attitudes were associated with flexible considerations of mode alternatives. Mode shift interventions need to take demographic, spatial as well as psychological factors into consideration. The interventions may improve the effectiveness when they are differentiated according to the specific transport modes that they aim to promote. (C) 2016 Elsevier Ltd. All rights reserved.", "author" : [ { "dropping-particle" : "", "family" : "Nordfj\u00e6rn", "given" : "Trond", "non-dropping-particle" : "", "parse-names" : false, "suffix" : "" }, { "dropping-particle" : "", "family" : "Simsekoglu", "given" : "\u00d6zlem", "non-dropping-particle" : "", "parse-names" : false, "suffix" : "" }, { "dropping-particle" : "", "family" : "Rundmo", "given" : "Torbj\u00f8rn", "non-dropping-particle" : "", "parse-names" : false, "suffix" : "" } ], "container-title" : "Transportation Research Part F: Traffic Psychology and Behaviour", "id" : "ITEM-1", "issued" : { "date-parts" : [ [ "2016", "10" ] ] }, "note" : "Transport Res F-Traf Transport Res F-Traf\nISI:000388784500006; 1; Ed3Yn; Times Cited:0; Cited References Count:41", "page" : "70-79", "title" : "Active transport, public transport and electric car as perceived alternatives in a motorized Norwegian sample", "type" : "article-journal", "volume" : "42" }, "uris" : [ "http://www.mendeley.com/documents/?uuid=58e90eef-1603-492f-9c4b-ecdffeafec98" ] } ], "mendeley" : { "formattedCitation" : "(Nordfj\u00e6rn et al., 2016)", "plainTextFormattedCitation" : "(Nordfj\u00e6rn et al., 2016)", "previouslyFormattedCitation" : "(Nordfj\u00e6rn et al., 2016)" }, "properties" : { "noteIndex" : 0 }, "schema" : "https://github.com/citation-style-language/schema/raw/master/csl-citation.json" }</w:instrText>
      </w:r>
      <w:r>
        <w:fldChar w:fldCharType="separate"/>
      </w:r>
      <w:r w:rsidRPr="003C7141">
        <w:rPr>
          <w:noProof/>
        </w:rPr>
        <w:t>(Nordfjærn et al., 2016)</w:t>
      </w:r>
      <w:r>
        <w:fldChar w:fldCharType="end"/>
      </w:r>
      <w:r>
        <w:t xml:space="preserve"> A comparison between Germany and the USA, both countries with very high vehicle ownership, shows that Germans travel less by car and much more by other modes, and that American preferences to drive persist even for those living in dense, mixed use areas with close public transport. </w:t>
      </w:r>
      <w:r>
        <w:fldChar w:fldCharType="begin" w:fldLock="1"/>
      </w:r>
      <w:r w:rsidR="00782069">
        <w:instrText>ADDIN CSL_CITATION { "citationItems" : [ { "id" : "ITEM-1", "itemData" : { "DOI" : "10.1016/j.jtrangeo.2010.07.005", "ISSN" : "09666923",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alph", "non-dropping-particle" : "", "parse-names" : false, "suffix" : "" } ], "container-title" : "Journal of Transport Geography", "id" : "ITEM-1", "issue" : "4", "issued" : { "date-parts" : [ [ "2011", "7"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Buehler, 2011)", "plainTextFormattedCitation" : "(Buehler, 2011)", "previouslyFormattedCitation" : "(Buehler, 2011)" }, "properties" : { "noteIndex" : 0 }, "schema" : "https://github.com/citation-style-language/schema/raw/master/csl-citation.json" }</w:instrText>
      </w:r>
      <w:r>
        <w:fldChar w:fldCharType="separate"/>
      </w:r>
      <w:r w:rsidRPr="003C7141">
        <w:rPr>
          <w:noProof/>
        </w:rPr>
        <w:t>(Buehler, 2011)</w:t>
      </w:r>
      <w:r>
        <w:fldChar w:fldCharType="end"/>
      </w:r>
      <w:r>
        <w:t xml:space="preserve"> </w:t>
      </w:r>
    </w:p>
    <w:p w:rsidR="00E73DB4" w:rsidRDefault="00E73DB4" w:rsidP="003C7141"/>
    <w:p w:rsidR="003C7141" w:rsidRDefault="003C7141" w:rsidP="003C7141">
      <w:r>
        <w:t>Despite these long-term trends, England and Wales remains car dependent, with 67% of commuters using cars or vans as their main commute mode in 2011.</w:t>
      </w:r>
      <w:r>
        <w:fldChar w:fldCharType="begin" w:fldLock="1"/>
      </w:r>
      <w:r w:rsidR="00782069">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fldChar w:fldCharType="separate"/>
      </w:r>
      <w:r w:rsidRPr="003C7141">
        <w:rPr>
          <w:noProof/>
        </w:rPr>
        <w:t>(Goodman, 2013)</w:t>
      </w:r>
      <w:r>
        <w:fldChar w:fldCharType="end"/>
      </w:r>
      <w:r>
        <w:t xml:space="preserve"> The cost of car or van ownership and use leads to a socioeconomic gradient in modality, with those from more deprived areas more likely to walk or use public transport, but not to cycle, than those from less deprived areas.</w:t>
      </w:r>
      <w:r>
        <w:fldChar w:fldCharType="begin" w:fldLock="1"/>
      </w:r>
      <w:r w:rsidR="00782069">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fldChar w:fldCharType="separate"/>
      </w:r>
      <w:r w:rsidRPr="003C7141">
        <w:rPr>
          <w:noProof/>
        </w:rPr>
        <w:t>(Goodman, 2013)</w:t>
      </w:r>
      <w:r>
        <w:fldChar w:fldCharType="end"/>
      </w:r>
      <w:r>
        <w:t xml:space="preserve"> In the USA, falling levels of driving levels in the 2000s have not been accompanied by commensurate increases in use of alternative travel modes, leading to reduced mobility overall. </w:t>
      </w:r>
      <w:r>
        <w:fldChar w:fldCharType="begin" w:fldLock="1"/>
      </w:r>
      <w:r w:rsidR="00782069">
        <w:instrText>ADDIN CSL_CITATION { "citationItems" : [ { "id" : "ITEM-1", "itemData" : { "DOI" : "10.1080/01944363.2016.1247653", "ISBN" : "0194-4363", "ISSN" : "0194-4363", "abstract" : "Problem, research strategy, and findings: We examine why American driving fell between 2004 and 2013, weighing two explanations: that Americans voluntarily moved away from driving (peak car), and that economic hardship reduced driving. We analyze aggregate data on travel, incomes, debt, public opinion, and Internet access. These data lack the precision of microdata, but unlike microdata are available annually for years before, during, and after driving's decline. We find substantial evidence for the economic explanation. During the downturn the cost of driving rose while median incomes fell. The economy grew overall, but did so unequally. Mass driving requires a mass middle class, but economic gains accrued largely to the most affluent. We find less evidence for peak car. If Americans voluntarily drove less, they would likely use other modes more. However, despite heavy investment in bicycle infrastructure and public transportation in the 2000s, demand for these modes remained flat while driving fell.Takeaway for practice: If Americans were voluntarily abandoning automobiles for other modes, planners could reduce investments in automobile infrastructure and increase investments in alternative mobility. Driving's decline, however, was not accompanied by a transit surge or substantial shift to other modes. The lesson of the driving downturn is that people drive less when driving's price rises. Planners obviously do not want incomes to fall, but they should consider policies that increase driving's price. Planners might also rethink the current direction of U.S. transit policy; transit use did not rise even when driving fell at an unprecedented pace.", "author" : [ { "dropping-particle" : "", "family" : "Manville", "given" : "Michael", "non-dropping-particle" : "", "parse-names" : false, "suffix" : "" }, { "dropping-particle" : "", "family" : "King", "given" : "David A", "non-dropping-particle" : "", "parse-names" : false, "suffix" : "" }, { "dropping-particle" : "", "family" : "Smart", "given" : "Michael J.", "non-dropping-particle" : "", "parse-names" : false, "suffix" : "" } ], "container-title" : "Journal of the American Planning Association", "id" : "ITEM-1", "issue" : "1", "issued" : { "date-parts" : [ [ "2017", "1", "2" ] ] }, "language" : "English", "note" : "Ej1Tf\nTimes Cited:0\nCited References Count:74", "page" : "42-55", "title" : "The Driving Downturn: A Preliminary Assessment", "type" : "article-journal", "volume" : "83" }, "uris" : [ "http://www.mendeley.com/documents/?uuid=5c81ccc7-9afa-4c75-8033-3928d388b3f4" ] } ], "mendeley" : { "formattedCitation" : "(Manville et al., 2017)", "plainTextFormattedCitation" : "(Manville et al., 2017)", "previouslyFormattedCitation" : "(Manville et al., 2017)" }, "properties" : { "noteIndex" : 0 }, "schema" : "https://github.com/citation-style-language/schema/raw/master/csl-citation.json" }</w:instrText>
      </w:r>
      <w:r>
        <w:fldChar w:fldCharType="separate"/>
      </w:r>
      <w:r w:rsidRPr="003C7141">
        <w:rPr>
          <w:noProof/>
        </w:rPr>
        <w:t>(Manville et al., 2017)</w:t>
      </w:r>
      <w:r>
        <w:fldChar w:fldCharType="end"/>
      </w:r>
      <w:r>
        <w:t xml:space="preserve"> While car use is reducing in much of Europe and North America, it is increasing substantially in </w:t>
      </w:r>
      <w:r>
        <w:lastRenderedPageBreak/>
        <w:t xml:space="preserve">China, </w:t>
      </w:r>
      <w:r>
        <w:fldChar w:fldCharType="begin" w:fldLock="1"/>
      </w:r>
      <w:r w:rsidR="00782069">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Mao et al., 2016)", "plainTextFormattedCitation" : "(Mao et al., 2016)", "previouslyFormattedCitation" : "(Mao et al., 2016)" }, "properties" : { "noteIndex" : 0 }, "schema" : "https://github.com/citation-style-language/schema/raw/master/csl-citation.json" }</w:instrText>
      </w:r>
      <w:r>
        <w:fldChar w:fldCharType="separate"/>
      </w:r>
      <w:r w:rsidRPr="003C7141">
        <w:rPr>
          <w:noProof/>
        </w:rPr>
        <w:t>(Mao et al., 2016)</w:t>
      </w:r>
      <w:r>
        <w:fldChar w:fldCharType="end"/>
      </w:r>
      <w:r>
        <w:t xml:space="preserve"> creating competing demands on urban land currently used for walking and cycling. </w:t>
      </w:r>
      <w:r>
        <w:fldChar w:fldCharType="begin" w:fldLock="1"/>
      </w:r>
      <w:r w:rsidR="00782069">
        <w:instrText>ADDIN CSL_CITATION { "citationItems" : [ { "id" : "ITEM-1", "itemData" : { "DOI" : "10.1177/0042098013482504", "ISSN" : "0042-0980", "PMID" : "58", "abstract" : "While Western countries are trying to reduce car dependency on the back of low carbon objectives, the ownership and use of private cars in urban China is increasing dramatically. In this paper, light is shed on both developments through a comparative study of the travel behaviour in two regions with a very different built environment: Nanjing, China, and the Randstad in the Netherlands. Controlled for car ownership, daily travel time and distance are analysed in both regions. The results indicate that, in the case of Nanjing, the suggestion is that the configurations of current land use which support walking and cycling should be preserved as much as possible and that, in the meanwhile, investments should be made in fast public transport to facilitate economic developments. As regards the Randstad, it would seem wise to promote the use of walking and cycling by continuing to encourage compact land use patterns in combination with relatively fast public transport developments.", "author" : [ { "dropping-particle" : "", "family" : "Feng", "given" : "Jianxi", "non-dropping-particle" : "", "parse-names" : false, "suffix" : "" }, { "dropping-particle" : "", "family" : "Dijst", "given" : "Martin", "non-dropping-particle" : "", "parse-names" : false, "suffix" : "" }, { "dropping-particle" : "", "family" : "Prillwitz", "given" : "Jan", "non-dropping-particle" : "", "parse-names" : false, "suffix" : "" }, { "dropping-particle" : "", "family" : "Wissink", "given" : "Bart", "non-dropping-particle" : "", "parse-names" : false, "suffix" : "" } ], "container-title" : "Urban Studies", "id" : "ITEM-1", "issue" : "14", "issued" : { "date-parts" : [ [ "2013", "11" ] ] }, "note" : "Urban Stud Urban Stud\nISI:000325094500009; 227FA; Times Cited:11; Cited References Count:36", "page" : "2993-3010", "title" : "Travel Time and Distance in International Perspective: A Comparison between Nanjing (China) and the Randstad (The Netherlands)", "type" : "article-journal", "volume" : "50" }, "uris" : [ "http://www.mendeley.com/documents/?uuid=6d7e7dde-ba9d-4620-aa5c-e997e0a31436" ] } ], "mendeley" : { "formattedCitation" : "(Feng et al., 2013)", "plainTextFormattedCitation" : "(Feng et al., 2013)", "previouslyFormattedCitation" : "(Feng et al., 2013)" }, "properties" : { "noteIndex" : 0 }, "schema" : "https://github.com/citation-style-language/schema/raw/master/csl-citation.json" }</w:instrText>
      </w:r>
      <w:r>
        <w:fldChar w:fldCharType="separate"/>
      </w:r>
      <w:r w:rsidRPr="003C7141">
        <w:rPr>
          <w:noProof/>
        </w:rPr>
        <w:t>(Feng et al., 2013)</w:t>
      </w:r>
      <w:r>
        <w:fldChar w:fldCharType="end"/>
      </w:r>
      <w:r>
        <w:t xml:space="preserve"> In Beijing, China, most people use public transport rather than private vehicles to travel to work, although car use is increasing rapidly. </w:t>
      </w:r>
      <w:r>
        <w:fldChar w:fldCharType="begin" w:fldLock="1"/>
      </w:r>
      <w:r w:rsidR="00782069">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Mao et al., 2016)", "plainTextFormattedCitation" : "(Mao et al., 2016)", "previouslyFormattedCitation" : "(Mao et al., 2016)" }, "properties" : { "noteIndex" : 0 }, "schema" : "https://github.com/citation-style-language/schema/raw/master/csl-citation.json" }</w:instrText>
      </w:r>
      <w:r>
        <w:fldChar w:fldCharType="separate"/>
      </w:r>
      <w:r w:rsidRPr="003C7141">
        <w:rPr>
          <w:noProof/>
        </w:rPr>
        <w:t>(Mao et al., 2016)</w:t>
      </w:r>
      <w:r>
        <w:fldChar w:fldCharType="end"/>
      </w:r>
    </w:p>
    <w:p w:rsidR="00E8341D" w:rsidRDefault="00E8341D" w:rsidP="003C7141"/>
    <w:p w:rsidR="00E73DB4" w:rsidRDefault="00E8341D" w:rsidP="00E8341D">
      <w:pPr>
        <w:pStyle w:val="Heading2"/>
      </w:pPr>
      <w:r>
        <w:t>Health, wellbeing and mobility</w:t>
      </w:r>
    </w:p>
    <w:p w:rsidR="00E8341D" w:rsidRDefault="00E8341D" w:rsidP="00E8341D">
      <w:r>
        <w:t xml:space="preserve">The relationship between car ownership and car use, and health and wellbeing, is complex, and it is especially important to distinguish between the associations that exist between different populations in terms of both health/wellbeing and car use, and the causative effect of car use on health and wellbeing over various timescales. In terms of association, car ownership has been shown to be a more consistent predictor of quality of life in European cities than home ownership amongst older people. </w:t>
      </w:r>
      <w:r>
        <w:fldChar w:fldCharType="begin" w:fldLock="1"/>
      </w:r>
      <w:r>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KNESEBECK et al., 2007)", "plainTextFormattedCitation" : "(KNESEBECK et al., 2007)", "previouslyFormattedCitation" : "(KNESEBECK et al., 2007)" }, "properties" : { "noteIndex" : 0 }, "schema" : "https://github.com/citation-style-language/schema/raw/master/csl-citation.json" }</w:instrText>
      </w:r>
      <w:r>
        <w:fldChar w:fldCharType="separate"/>
      </w:r>
      <w:r w:rsidRPr="003C7141">
        <w:rPr>
          <w:noProof/>
        </w:rPr>
        <w:t>(KNESEBECK et al., 2007)</w:t>
      </w:r>
      <w:r>
        <w:fldChar w:fldCharType="end"/>
      </w:r>
      <w:r>
        <w:t xml:space="preserve"> In Western Scotland, lack of car access remains associated with poorer general health, and in particular with increased prevalence of depression and anxiety. </w:t>
      </w:r>
      <w:r>
        <w:fldChar w:fldCharType="begin" w:fldLock="1"/>
      </w:r>
      <w:r>
        <w:instrText>ADDIN CSL_CITATION { "citationItems" : [ { "id" : "ITEM-1", "itemData" : { "DOI" : "10.1136/bmjopen-2016-012268", "ISSN" : "2044-6055", "PMID" : "395", "abstract" : "Background: It is usually assumed that housing tenure and car access are associated with health simply because they are acting as markers for social class or income and wealth. However, previous studies conducted in the late 1990s found that these household assets were associated with health independently of social class and income. Here, we set out to examine if this is still the case. Methods: We use data from our 2010 postal survey of a random sample of adults (n=2092) in 8 local authority areas in the West of Scotland. Self-reported health measures included limiting longstanding illness (LLSI), general health over the last year and the Hospital Anxiety and Depression Scale. Results: We found a statistically significant relationship between housing tenure and all 4 health measures, regardless of the inclusion of social class or income as controls. Compared with owner occupiers, social renters were more likely to report ill-health (controlling for social class-LLSI OR: 3.24, general health OR: 2.82, anxiety eta(2): 0.031, depression eta(2): 0.048, controlling for income-LLSI OR: 3.28, general health OR: 2.82, anxiety eta(2): 0.033, depression eta(2): 0.057) (p&lt;0.001 for all models). Car ownership was independently associated with depression and anxiety, with non-owners at higher risk of both (controlling for income-anxiety eta(2): 0.010, depression eta(2): 0.023, controlling for social class-anxiety eta(2): 0.013, depression eta(2): 0.033) (p&lt;0.001 for all models). Conclusions: Our results show that housing tenure and car ownership are still associated with health, after taking known correlates (age, sex, social class, income) into account. Further research is required to unpack some of the features of these household assets such as the quality of the dwelling and access to and use of different forms of transport to determine what health benefits or disbenefits they may be associated with in different contexts.", "author" : [ { "dropping-particle" : "", "family" : "Ellaway", "given" : "A", "non-dropping-particle" : "", "parse-names" : false, "suffix" : "" }, { "dropping-particle" : "", "family" : "Macdonald", "given" : "L", "non-dropping-particle" : "", "parse-names" : false, "suffix" : "" }, { "dropping-particle" : "", "family" : "Kearns", "given" : "A", "non-dropping-particle" : "", "parse-names" : false, "suffix" : "" } ], "container-title" : "BMJ Open", "id" : "ITEM-1", "issue" : "11", "issued" : { "date-parts" : [ [ "2016", "11", "2" ] ] }, "note" : "Bmj Open Bmj Open\nISI:000391303400048; Eg8Jq; Times Cited:0; Cited References Count:65", "page" : "e012268", "title" : "Are housing tenure and car access still associated with health? A repeat cross-sectional study of UK adults over a 13-year period", "type" : "article-journal", "volume" : "6" }, "uris" : [ "http://www.mendeley.com/documents/?uuid=3680cdfe-3c4f-4224-b0bc-35dbab659bb3" ] } ], "mendeley" : { "formattedCitation" : "(Ellaway et al., 2016)", "plainTextFormattedCitation" : "(Ellaway et al., 2016)", "previouslyFormattedCitation" : "(Ellaway et al., 2016)" }, "properties" : { "noteIndex" : 0 }, "schema" : "https://github.com/citation-style-language/schema/raw/master/csl-citation.json" }</w:instrText>
      </w:r>
      <w:r>
        <w:fldChar w:fldCharType="separate"/>
      </w:r>
      <w:r w:rsidRPr="003C7141">
        <w:rPr>
          <w:noProof/>
        </w:rPr>
        <w:t>(Ellaway et al., 2016)</w:t>
      </w:r>
      <w:r>
        <w:fldChar w:fldCharType="end"/>
      </w:r>
      <w:r>
        <w:t xml:space="preserve"> Conditions experienced in both midlife and childhood can strongly affect outcomes at older age, including physical mobility and risk of depression. </w:t>
      </w:r>
      <w:r>
        <w:fldChar w:fldCharType="begin" w:fldLock="1"/>
      </w:r>
      <w:r>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Groffen et al., 2013)", "plainTextFormattedCitation" : "(Groffen et al., 2013)", "previouslyFormattedCitation" : "(Groffen et al., 2013)" }, "properties" : { "noteIndex" : 0 }, "schema" : "https://github.com/citation-style-language/schema/raw/master/csl-citation.json" }</w:instrText>
      </w:r>
      <w:r>
        <w:fldChar w:fldCharType="separate"/>
      </w:r>
      <w:r w:rsidRPr="003C7141">
        <w:rPr>
          <w:noProof/>
        </w:rPr>
        <w:t>(Groffen et al., 2013)</w:t>
      </w:r>
      <w:r>
        <w:fldChar w:fldCharType="end"/>
      </w:r>
      <w:r>
        <w:t xml:space="preserve"> A </w:t>
      </w:r>
      <w:proofErr w:type="gramStart"/>
      <w:r>
        <w:t>decades</w:t>
      </w:r>
      <w:proofErr w:type="gramEnd"/>
      <w:r>
        <w:t xml:space="preserve"> long longitudinal study of nearly 5,000 people in Reykjavik, Iceland, found lack of car ownership in middle aged predicted depressed mood thirty years later. </w:t>
      </w:r>
      <w:r>
        <w:fldChar w:fldCharType="begin" w:fldLock="1"/>
      </w:r>
      <w:r>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Groffen et al., 2013)", "plainTextFormattedCitation" : "(Groffen et al., 2013)", "previouslyFormattedCitation" : "(Groffen et al., 2013)" }, "properties" : { "noteIndex" : 0 }, "schema" : "https://github.com/citation-style-language/schema/raw/master/csl-citation.json" }</w:instrText>
      </w:r>
      <w:r>
        <w:fldChar w:fldCharType="separate"/>
      </w:r>
      <w:r w:rsidRPr="003C7141">
        <w:rPr>
          <w:noProof/>
        </w:rPr>
        <w:t>(Groffen et al., 2013)</w:t>
      </w:r>
      <w:r>
        <w:fldChar w:fldCharType="end"/>
      </w:r>
      <w:r>
        <w:t xml:space="preserve"> Similarly, older residents of Mediterranean islands were also assessed to have better levels of ‘successful ageing’ including lower prevalence of obesity and hypertension, as well as higher rates of physical activity, if they were regular car users, than similarly-aged residents without car access. </w:t>
      </w:r>
      <w:r>
        <w:fldChar w:fldCharType="begin" w:fldLock="1"/>
      </w:r>
      <w:r>
        <w:instrText>ADDIN CSL_CITATION { "citationItems" : [ { "id" : "ITEM-1", "itemData" : { "DOI" : "10.1016/j.annepidem.2016.12.006", "ISSN" : "10472797", "PMID" : "1", "abstract" : "Purpose: The aim of the present work was to evaluate the relation between car use and the level of successful aging of a random sample of older adults living in the Mediterranean basin. Methods: During 2005-2011, 2749 older (aged 65-100 years) from 22 islands and the rural Mani region (Peloponnesus) of Greece were voluntarily enrolled in the Mediterranean islands cross-sectional study. Sociodemographics, medical conditions, and dietary and lifestyle habits were derived throughout standard procedures. Car use was recorded with a standard binary question. A successful aging index ranging from 0-10 was used. Results: Older adults who used a car on regular basis had significantly higher levels of successful aging, as well as less prevalence of obesity and hypertension while were more physically active (P &lt;.001). After adjusting for several confounders car use was still positively related with elderly islander's successful aging level (beta coefficient [95% confidence interval]: 0.65 [0.54-0.77]). Conclusions: In conclusion, the activity of car use seems to be an indicator of quality of life among older adults, as measured through successful aging. (C) 2017 Elsevier Inc. All rights reserved.", "author" : [ { "dropping-particle" : "", "family" : "Tyrovolas", "given" : "Stefanos", "non-dropping-particle" : "", "parse-names" : false, "suffix" : "" }, { "dropping-particle" : "", "family" : "Polychronopoulos", "given" : "Evangelos", "non-dropping-particle" : "", "parse-names" : false, "suffix" : "" }, { "dropping-particle" : "", "family" : "Morena", "given" : "Marianthi", "non-dropping-particle" : "", "parse-names" : false, "suffix" : "" }, { "dropping-particle" : "", "family" : "Mariolis", "given" : "Anargiros", "non-dropping-particle" : "", "parse-names" : false, "suffix" : "" }, { "dropping-particle" : "", "family" : "Piscopo", "given" : "Suzanne", "non-dropping-particle" : "", "parse-names" : false, "suffix" : "" }, { "dropping-particle" : "", "family" : "Valacchi", "given" : "Giuseppe", "non-dropping-particle" : "", "parse-names" : false, "suffix" : "" }, { "dropping-particle" : "", "family" : "Bountziouka", "given" : "Vassiliki", "non-dropping-particle" : "", "parse-names" : false, "suffix" : "" }, { "dropping-particle" : "", "family" : "Anastasiou", "given" : "Foteini", "non-dropping-particle" : "", "parse-names" : false, "suffix" : "" }, { "dropping-particle" : "", "family" : "Zeimbekis", "given" : "Akis", "non-dropping-particle" : "", "parse-names" : false, "suffix" : "" }, { "dropping-particle" : "", "family" : "Tyrovola", "given" : "Dimitra", "non-dropping-particle" : "", "parse-names" : false, "suffix" : "" }, { "dropping-particle" : "", "family" : "Foscolou", "given" : "Alexandra", "non-dropping-particle" : "", "parse-names" : false, "suffix" : "" }, { "dropping-particle" : "", "family" : "Gotsis", "given" : "Efthimios", "non-dropping-particle" : "", "parse-names" : false, "suffix" : "" }, { "dropping-particle" : "", "family" : "Metallinos", "given" : "George", "non-dropping-particle" : "", "parse-names" : false, "suffix" : "" }, { "dropping-particle" : "", "family" : "Soulis", "given" : "George", "non-dropping-particle" : "", "parse-names" : false, "suffix" : "" }, { "dropping-particle" : "", "family" : "Tur", "given" : "Josep-Antoni", "non-dropping-particle" : "", "parse-names" : false, "suffix" : "" }, { "dropping-particle" : "", "family" : "Matalas", "given" : "Antonia", "non-dropping-particle" : "", "parse-names" : false, "suffix" : "" }, { "dropping-particle" : "", "family" : "Lionis", "given" : "Christos", "non-dropping-particle" : "", "parse-names" : false, "suffix" : "" }, { "dropping-particle" : "", "family" : "Sidossis", "given" : "Labros S", "non-dropping-particle" : "", "parse-names" : false, "suffix" : "" }, { "dropping-particle" : "", "family" : "Panagiotakos", "given" : "Demosthenes", "non-dropping-particle" : "", "parse-names" : false, "suffix" : "" } ], "container-title" : "Annals of Epidemiology", "id" : "ITEM-1", "issue" : "3", "issued" : { "date-parts" : [ [ "2017", "3" ] ] }, "note" : "Ann Epidemiol Ann Epidemiol\nISI:000398011700014; Eq3Ze; Times Cited:0; Cited References Count:17", "page" : "225-229", "title" : "Is car use related with successful aging of older adults? Results from the multinational Mediterranean islands study", "type" : "article-journal", "volume" : "27" }, "uris" : [ "http://www.mendeley.com/documents/?uuid=835c42c8-1f30-45a9-8b20-6ae27af64ce6" ] } ], "mendeley" : { "formattedCitation" : "(Tyrovolas et al., 2017)", "plainTextFormattedCitation" : "(Tyrovolas et al., 2017)", "previouslyFormattedCitation" : "(Tyrovolas et al., 2017)" }, "properties" : { "noteIndex" : 0 }, "schema" : "https://github.com/citation-style-language/schema/raw/master/csl-citation.json" }</w:instrText>
      </w:r>
      <w:r>
        <w:fldChar w:fldCharType="separate"/>
      </w:r>
      <w:r w:rsidRPr="003C7141">
        <w:rPr>
          <w:noProof/>
        </w:rPr>
        <w:t>(Tyrovolas et al., 2017)</w:t>
      </w:r>
      <w:r>
        <w:fldChar w:fldCharType="end"/>
      </w:r>
    </w:p>
    <w:p w:rsidR="00E8341D" w:rsidRDefault="00E8341D" w:rsidP="00E8341D"/>
    <w:p w:rsidR="00E8341D" w:rsidRDefault="00E8341D" w:rsidP="00E8341D">
      <w:r>
        <w:t xml:space="preserve">Despite these positive correlations between car use and well-being amongst older populations, there is also evidence that walking, travelling by train, and cycling are more satisfying modes of travel than driving, travelling by bus, or travelling by underground. </w:t>
      </w:r>
      <w:r>
        <w:fldChar w:fldCharType="begin" w:fldLock="1"/>
      </w:r>
      <w:r>
        <w:instrText>ADDIN CSL_CITATION { "citationItems" : [ { "id" : "ITEM-1", "itemData" : { "DOI" : "10.1016/j.trf.2014.07.004", "ISSN" : "13698478", "PMID" : "474", "abstract" : "Understanding how levels of satisfaction differ across transportation modes can be helpful to encourage the use of active as well as public modes of transportation over the use of the automobile. This study uses a large-scale travel survey to compare commuter satisfaction across six modes of transportation (walking, bicycle, automobile, bus, metro, commuter train) and investigates how the determinants of commuter satisfaction differ across modes. The framework guiding this research assumes that external and internal factors influence satisfaction: personal, social, and attitudinal variables must be considered in addition to objective trip characteristics. Using ordinary least square regression technique, we develop six mode-specific models of trip satisfaction that include the same independent variables (trip and travel characteristics, personal characteristics, and travel and mode preferences). We find that pedestrians, train commuters and cyclists are significantly more satisfied than drivers, metro and bus users. We also establish that determinants of satisfaction vary considerably by mode, with modes that are more affected by external factors generally displaying lower levels of satisfaction. Mode preference (need/desire to use other modes) affects satisfaction, particularly for transit users. Perceptions that the commute has value other than arriving at a destination significantly increases satisfaction for all modes. Findings from this study provide a better understanding of determinants of trip satisfaction to transport professionals who are interested in this topic and working on increasing satisfaction among different mode users. (C) 2014 Elsevier Ltd. All rights reserved.", "author" : [ { "dropping-particle" : "", "family" : "St-Louis", "given" : "Evelyne", "non-dropping-particle" : "", "parse-names" : false, "suffix" : "" }, { "dropping-particle" : "", "family" : "Manaugh", "given" : "Kevin", "non-dropping-particle" : "", "parse-names" : false, "suffix" : "" }, { "dropping-particle" : "", "family" : "Lierop", "given" : "Dea", "non-dropping-particle" : "van", "parse-names" : false, "suffix" : "" }, { "dropping-particle" : "", "family" : "El-Geneidy", "given" : "Ahmed", "non-dropping-particle" : "", "parse-names" : false, "suffix" : "" } ], "container-title" : "Transportation Research Part F: Traffic Psychology and Behaviour", "id" : "ITEM-1", "issued" : { "date-parts" : [ [ "2014", "9" ] ] }, "note" : "Transport Res F-Traf Transport Res F-Traf\nISI:000345807100015; A; Au7Uq; Times Cited:15; Cited References Count:28", "page" : "160-170", "title" : "The happy commuter: A comparison of commuter satisfaction across modes", "type" : "article-journal", "volume" : "26" }, "uris" : [ "http://www.mendeley.com/documents/?uuid=d4e3d439-b1a1-4805-972c-c17e483dd113" ] }, { "id" : "ITEM-2",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2",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St-Louis et al., 2014; Thomas and Walker, 2015)", "plainTextFormattedCitation" : "(St-Louis et al., 2014; Thomas and Walker, 2015)", "previouslyFormattedCitation" : "(St-Louis et al., 2014; Thomas and Walker, 2015)" }, "properties" : { "noteIndex" : 0 }, "schema" : "https://github.com/citation-style-language/schema/raw/master/csl-citation.json" }</w:instrText>
      </w:r>
      <w:r>
        <w:fldChar w:fldCharType="separate"/>
      </w:r>
      <w:r w:rsidRPr="003C7141">
        <w:rPr>
          <w:noProof/>
        </w:rPr>
        <w:t>(St-Louis et al., 2014; Thomas and Walker, 2015)</w:t>
      </w:r>
      <w:r>
        <w:fldChar w:fldCharType="end"/>
      </w:r>
      <w:r>
        <w:t xml:space="preserve"> However, in China, where most people are not car users, there is evidence that both driving and walking have amongst the highest satisfaction levels, whereas travelling by bus or underground amongst the least. </w:t>
      </w:r>
      <w:r>
        <w:fldChar w:fldCharType="begin" w:fldLock="1"/>
      </w:r>
      <w:r>
        <w:instrText>ADDIN CSL_CITATION { "citationItems" : [ { "id" : "ITEM-1", "itemData" : { "DOI" : "10.1016/j.tra.2016.10.017", "ISSN" : "09658564", "PMID" : "49", "abstract" : "In the past decade, many studies have explored the relationship between travelers' travel mode and their trip satisfaction. Various characteristics of the chosen travel modes have been found to influence trip experiences; however, apart from the chosen modes, travelers' variability in mode use and their ability to vary have not been investigated in the trip satisfaction literature. This current paper presents an analysis of commuting trip satisfaction in Beijing with a particular focus on the influence of commuters' multimodal behavior on multiple workdays and their modal flexibility for each commuting trip. Consistent with previous studies, we find that commuting trips by active modes are the most satisfying, followed by trips by car and public transport. In Beijing, public transport dominates. Urban residents increasingly acquire automobiles, but a strict vehicle policy has been implemented to restrict the use of private cars on workdays. In this comparatively constrained context for transport mode choice, we find a significant portion of commuters showing multimodal behavior. We also find that multimodal commuters tend to feel less satisfied with trips by alternative modes compared with monomodal commuters, which is probably related to their undesirable deviation from habitual transport modes. Furthermore, the relationship between modal flexibility and trip satisfaction is not linear, but U-shaped. Commuters with high flexibility are generally most satisfied because there is a higher possibility for them to choose their mode of transport out of preference. Very inflexible commuters can also reach a relatively high satisfaction level, however, which is probably caused by their lower expectations beforehand and the fact that they did not have an alternative to regret in trip satisfaction assessments. (C) 2016 Elsevier Ltd. All rights reserved.", "author" : [ { "dropping-particle" : "", "family" : "Mao", "given" : "Zidan", "non-dropping-particle" : "", "parse-names" : false, "suffix" : "" }, { "dropping-particle" : "", "family" : "Ettema", "given" : "Dick", "non-dropping-particle" : "", "parse-names" : false, "suffix" : "" }, { "dropping-particle" : "", "family" : "Dijst", "given" : "Martin", "non-dropping-particle" : "", "parse-names" : false, "suffix" : "" } ], "container-title" : "Transportation Research Part A: Policy and Practice", "id" : "ITEM-1", "issued" : { "date-parts" : [ [ "2016", "12" ] ] }, "note" : "Transport Res a-Pol Transport Res a-Pol\nISI:000389089700041; Ed7Yx; Times Cited:0; Cited References Count:54", "page" : "592-603", "title" : "Commuting trip satisfaction in Beijing: Exploring the influence of multimodal behavior and modal flexibility", "type" : "article-journal", "volume" : "94" }, "uris" : [ "http://www.mendeley.com/documents/?uuid=d00109f9-672d-4b8e-9652-12ec1abf4bbe" ] } ], "mendeley" : { "formattedCitation" : "(Mao et al., 2016)", "plainTextFormattedCitation" : "(Mao et al., 2016)", "previouslyFormattedCitation" : "(Mao et al., 2016)" }, "properties" : { "noteIndex" : 0 }, "schema" : "https://github.com/citation-style-language/schema/raw/master/csl-citation.json" }</w:instrText>
      </w:r>
      <w:r>
        <w:fldChar w:fldCharType="separate"/>
      </w:r>
      <w:r w:rsidRPr="003C7141">
        <w:rPr>
          <w:noProof/>
        </w:rPr>
        <w:t>(Mao et al., 2016)</w:t>
      </w:r>
      <w:r>
        <w:fldChar w:fldCharType="end"/>
      </w:r>
      <w:r>
        <w:t xml:space="preserve"> Regarding the causative role of car use on health, multivariate analysis of the UK Household Longitudinal Study (UKHLS), which through its study design allowed socioeconomic confounders to be controlled for, has shown public and active travel to be associated with lower BMIs for both males and females. </w:t>
      </w:r>
      <w:r>
        <w:fldChar w:fldCharType="begin" w:fldLock="1"/>
      </w:r>
      <w:r>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mendeley" : { "formattedCitation" : "(Flint et al., 2014)", "plainTextFormattedCitation" : "(Flint et al., 2014)", "previouslyFormattedCitation" : "(Flint et al., 2014)" }, "properties" : { "noteIndex" : 0 }, "schema" : "https://github.com/citation-style-language/schema/raw/master/csl-citation.json" }</w:instrText>
      </w:r>
      <w:r>
        <w:fldChar w:fldCharType="separate"/>
      </w:r>
      <w:r w:rsidRPr="003C7141">
        <w:rPr>
          <w:noProof/>
        </w:rPr>
        <w:t>(Flint et al., 2014)</w:t>
      </w:r>
      <w:r>
        <w:fldChar w:fldCharType="end"/>
      </w:r>
      <w:r>
        <w:t xml:space="preserve"> Longitudinal analysis of individuals in the British Household Panel Survey (BHPS, the precursor to the UKHLS) found that, after controlling for SES, switching from private car use to public transport or active travel was associated with reduced BMI (-0.32 kg/m</w:t>
      </w:r>
      <w:r>
        <w:rPr>
          <w:vertAlign w:val="superscript"/>
        </w:rPr>
        <w:t>2</w:t>
      </w:r>
      <w:r>
        <w:t>), and converse switches to private car use associated with increased BMI of almost the same magnitude (0.34 kg/m</w:t>
      </w:r>
      <w:r>
        <w:rPr>
          <w:vertAlign w:val="superscript"/>
        </w:rPr>
        <w:t>2</w:t>
      </w:r>
      <w:r>
        <w:t>).</w:t>
      </w:r>
      <w:r>
        <w:fldChar w:fldCharType="begin" w:fldLock="1"/>
      </w:r>
      <w:r>
        <w:instrText>ADDIN CSL_CITATION { "citationItems" : [ { "id" : "ITEM-1", "itemData" : { "DOI" : "10.1136/jech-2014-205211", "ISSN" : "0143-005X", "PMID" : "310", "abstract" : "Background Active commuting is associated with various health benefits, but little is known about its causal relationship with body mass index (BMI). Methods We used cohort data from three consecutive annual waves of the British Household Panel Survey, a longitudinal study of nationally representative households, in 2004/2005 (n=15 791), 2005/2006 and 2006/2007. Participants selected for the analyses (n=4056) reported their usual main mode of travel to work at each time point. Self-reported height and weight were used to derive BMI at baseline and after 2 years. Multivariable linear regression analyses were used to assess associations between switching to and from active modes of travel (over 1 and 2 years) and change in BMI (over 2 years) and to assess dose-response relationships. 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 kg/m(2), 95% CI -0.60 to -0.05). Larger adjusted effect sizes were associated with switching to active travel (n=109; -0.45 kg/m(2), -0.78 to -0.11), particularly among those who switched within the first year and those with the longest journeys. The second analysis (n=787) showed that switching from active travel or public transport to private motor transport was associated with a significant increase in BMI (0.34 kg/m(2), 0.05 to 0.64). 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8" ] ] }, "note" : "J Epidemiol Commun H J Epidemiol Commun H\nISI:000357720500007; Cm5Id; Times Cited:5; Cited References Count:41", "page" : "753-761", "title" : "Impact of changes in mode of travel to work on changes in body mass index: evidence from the British Household Panel Survey", "type" : "article-journal", "volume" : "69" }, "uris" : [ "http://www.mendeley.com/documents/?uuid=91fc7c93-3fa6-4a58-8b5e-9fa4c877d6ae" ] } ], "mendeley" : { "formattedCitation" : "(Martin et al., 2015)", "plainTextFormattedCitation" : "(Martin et al., 2015)", "previouslyFormattedCitation" : "(Martin et al., 2015)" }, "properties" : { "noteIndex" : 0 }, "schema" : "https://github.com/citation-style-language/schema/raw/master/csl-citation.json" }</w:instrText>
      </w:r>
      <w:r>
        <w:fldChar w:fldCharType="separate"/>
      </w:r>
      <w:r w:rsidRPr="003C7141">
        <w:rPr>
          <w:noProof/>
        </w:rPr>
        <w:t>(Martin et al., 2015)</w:t>
      </w:r>
      <w:r>
        <w:fldChar w:fldCharType="end"/>
      </w:r>
      <w:r>
        <w:t xml:space="preserve"> </w:t>
      </w:r>
    </w:p>
    <w:p w:rsidR="00E8341D" w:rsidRDefault="00E8341D" w:rsidP="003C7141"/>
    <w:p w:rsidR="00E73DB4" w:rsidRDefault="00E73DB4" w:rsidP="00E73DB4">
      <w:pPr>
        <w:pStyle w:val="Heading2"/>
      </w:pPr>
      <w:r>
        <w:t>Aim of chapter</w:t>
      </w:r>
    </w:p>
    <w:p w:rsidR="00E73DB4" w:rsidRPr="00E73DB4" w:rsidRDefault="00E73DB4" w:rsidP="00E73DB4">
      <w:r>
        <w:t xml:space="preserve">The aim of this chapter is to graphically explore the complex roles and interactions between generational membership, age, gender and education in explaining both rates of learning to drive (‘driving </w:t>
      </w:r>
      <w:proofErr w:type="spellStart"/>
      <w:r>
        <w:t>licence</w:t>
      </w:r>
      <w:proofErr w:type="spellEnd"/>
      <w:r>
        <w:t xml:space="preserve"> ownership’), and car use and access amongst those with driving </w:t>
      </w:r>
      <w:proofErr w:type="spellStart"/>
      <w:r>
        <w:t>licences</w:t>
      </w:r>
      <w:proofErr w:type="spellEnd"/>
      <w:r>
        <w:t xml:space="preserve"> (‘drivers who drive’). We use a large-scale longitudinal household panel survey based in the UK for our data, and Lexis surfaces – a method often used in demography but rarely for survey data – for our </w:t>
      </w:r>
      <w:proofErr w:type="spellStart"/>
      <w:r>
        <w:t>vi</w:t>
      </w:r>
      <w:r w:rsidR="0077257E">
        <w:t>sualisations</w:t>
      </w:r>
      <w:proofErr w:type="spellEnd"/>
      <w:r w:rsidR="0077257E">
        <w:t xml:space="preserve">. Our use of this data and method is exploratory rather than confirmatory, and does not involve formal statistical hypothesis testing, but </w:t>
      </w:r>
      <w:r w:rsidR="0077257E">
        <w:lastRenderedPageBreak/>
        <w:t>instead to become more familiar with a large quantity of data, to note and discuss patterns within this data, and to consider the broader sociological, economic and epidemiological implications of these patterns for advancing our understanding</w:t>
      </w:r>
      <w:r w:rsidR="00782069">
        <w:t xml:space="preserve"> of how car society is changing, and important ways in which inequalities in auto-mobility are either narrowing or expanding.</w:t>
      </w:r>
    </w:p>
    <w:p w:rsidR="003C7141" w:rsidRDefault="003C7141" w:rsidP="003C7141">
      <w:pPr>
        <w:rPr>
          <w:rFonts w:eastAsiaTheme="minorHAnsi"/>
          <w:sz w:val="22"/>
          <w:szCs w:val="22"/>
          <w:lang w:val="en-GB"/>
        </w:rPr>
      </w:pPr>
    </w:p>
    <w:p w:rsidR="001F2C87" w:rsidRPr="001F2C87" w:rsidRDefault="001F2C87" w:rsidP="001F2C87">
      <w:pPr>
        <w:pStyle w:val="Heading1"/>
      </w:pPr>
      <w:r w:rsidRPr="001F2C87">
        <w:t>Methods</w:t>
      </w:r>
      <w:r w:rsidR="00CA181D">
        <w:t xml:space="preserve"> </w:t>
      </w:r>
    </w:p>
    <w:p w:rsidR="001F2C87" w:rsidRDefault="001F2C87" w:rsidP="001F2C87"/>
    <w:p w:rsidR="001F2C87" w:rsidRDefault="00A713B0" w:rsidP="00E8341D">
      <w:pPr>
        <w:pStyle w:val="Heading2"/>
      </w:pPr>
      <w:r>
        <w:t>Data</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622852">
        <w:t xml:space="preserve"> </w:t>
      </w:r>
      <w:r w:rsidR="007F78B4">
        <w:fldChar w:fldCharType="begin" w:fldLock="1"/>
      </w:r>
      <w:r w:rsidR="006A0D72">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Taylor et al., 2011)", "plainTextFormattedCitation" : "(Taylor et al., 2011)", "previouslyFormattedCitation" : "(Taylor et al., 2011)" }, "properties" : { "noteIndex" : 0 }, "schema" : "https://github.com/citation-style-language/schema/raw/master/csl-citation.json" }</w:instrText>
      </w:r>
      <w:r w:rsidR="007F78B4">
        <w:fldChar w:fldCharType="separate"/>
      </w:r>
      <w:r w:rsidR="003F3746" w:rsidRPr="003F3746">
        <w:rPr>
          <w:noProof/>
        </w:rPr>
        <w:t>(Taylor et al., 201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E8341D">
      <w:pPr>
        <w:pStyle w:val="Heading2"/>
      </w:pPr>
      <w:r>
        <w:t>Questions used</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have a full driving </w:t>
      </w:r>
      <w:proofErr w:type="spellStart"/>
      <w:r w:rsidR="00F43FA7">
        <w:t>licence</w:t>
      </w:r>
      <w:proofErr w:type="spellEnd"/>
      <w:r w:rsidR="00F43FA7">
        <w:t>?”, and then “Have you got a car or van, or is there one you have use of?</w:t>
      </w:r>
      <w:proofErr w:type="gramStart"/>
      <w:r w:rsidR="00F43FA7">
        <w:t>”.</w:t>
      </w:r>
      <w:proofErr w:type="gramEnd"/>
      <w:r w:rsidR="00F43FA7">
        <w:t xml:space="preserve">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and having car or van access.</w:t>
      </w:r>
      <w:r w:rsidR="00F43FA7">
        <w:rPr>
          <w:rStyle w:val="FootnoteReference"/>
        </w:rPr>
        <w:footnoteReference w:id="1"/>
      </w:r>
      <w:r w:rsidR="00F43FA7">
        <w:t xml:space="preserve"> Because of this inconsistency only data from the third wave onwards were used. </w:t>
      </w:r>
    </w:p>
    <w:p w:rsidR="00A713B0" w:rsidRDefault="00A713B0" w:rsidP="00F12DDB"/>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 xml:space="preserve">Throughout the period in which the BHPS was run, ISCED used a seven-tier grouping of educational classifications, with the </w:t>
      </w:r>
      <w:r>
        <w:lastRenderedPageBreak/>
        <w:t>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w:t>
      </w:r>
      <w:r w:rsidR="008D5060">
        <w:t xml:space="preserve"> (‘Low’)</w:t>
      </w:r>
      <w:r>
        <w:t>; groups 3, 4, and 5 were grouped into the ‘further vocational’ education group</w:t>
      </w:r>
      <w:r w:rsidR="008D5060">
        <w:t xml:space="preserve"> (‘Med’)</w:t>
      </w:r>
      <w:r>
        <w:t>; and 6 and 7 were grouped into the category ‘further non-vocational’</w:t>
      </w:r>
      <w:r w:rsidR="008D5060">
        <w:t xml:space="preserve"> (‘High’)</w:t>
      </w:r>
      <w:r>
        <w:t xml:space="preserve">.  </w:t>
      </w:r>
    </w:p>
    <w:p w:rsidR="001F2C87" w:rsidRDefault="001F2C87"/>
    <w:p w:rsidR="00A713B0" w:rsidRDefault="00782069" w:rsidP="00782069">
      <w:pPr>
        <w:pStyle w:val="Heading2"/>
      </w:pPr>
      <w:r>
        <w:t>Lexis surfaces</w:t>
      </w:r>
    </w:p>
    <w:p w:rsidR="00C24D8C" w:rsidRPr="006A6A01" w:rsidRDefault="00782069" w:rsidP="00782069">
      <w:r>
        <w:t xml:space="preserve">We explore the data graphically, by arranging either rates of driving </w:t>
      </w:r>
      <w:proofErr w:type="spellStart"/>
      <w:r>
        <w:t>licence</w:t>
      </w:r>
      <w:proofErr w:type="spellEnd"/>
      <w:r>
        <w:t xml:space="preserve"> ownership, or car access amongst those with driving </w:t>
      </w:r>
      <w:proofErr w:type="spellStart"/>
      <w:r>
        <w:t>licences</w:t>
      </w:r>
      <w:proofErr w:type="spellEnd"/>
      <w:r>
        <w:t>, as a large matrix of shaded cells or tiles</w:t>
      </w:r>
      <w:r w:rsidR="00C24D8C">
        <w:t xml:space="preserve"> in a </w:t>
      </w:r>
      <w:proofErr w:type="spellStart"/>
      <w:r w:rsidR="00C24D8C">
        <w:t>levelplot</w:t>
      </w:r>
      <w:proofErr w:type="spellEnd"/>
      <w:r>
        <w:t xml:space="preserve">. Each row in these matrices is a different age, and each column a different year based on BHPS wave. This particular arrangement of data is known as a Lexis surface, and is used relatively often within demography, and increasingly in public health, but much more rarely in the broader social sciences. </w:t>
      </w:r>
      <w:r w:rsidR="00C24D8C">
        <w:fldChar w:fldCharType="begin" w:fldLock="1"/>
      </w:r>
      <w:r w:rsidR="00C24D8C">
        <w:instrText>ADDIN CSL_CITATION { "citationItems" : [ { "id" : "ITEM-1", "itemData" : { "ISBN" : "8778383382", "author" : [ { "dropping-particle" : "", "family" : "Vaupel", "given" : "J. W.", "non-dropping-particle" : "", "parse-names" : false, "suffix" : "" }, { "dropping-particle" : "", "family" : "Wang", "given" : "Z.", "non-dropping-particle" : "", "parse-names" : false, "suffix" : "" }, { "dropping-particle" : "", "family" : "Andreev", "given" : "K.", "non-dropping-particle" : "", "parse-names" : false, "suffix" : "" }, { "dropping-particle" : "", "family" : "Yashin", "given" : "A. I.", "non-dropping-particle" : "", "parse-names" : false, "suffix" : "" } ], "collection-title" : "Odense Monographis on Population Ageing", "id" : "ITEM-1", "issued" : { "date-parts" : [ [ "1997" ] ] }, "number" : "Volume Four", "publisher" : "University Press of Southern Denmark", "title" : "Population Data at a Glance: Shaded Contour Maps of Demographic Surfaces over Age and Time", "type" : "book" }, "uris" : [ "http://www.mendeley.com/documents/?uuid=84ac875b-72f1-4685-87d8-5a5f233468cc" ] }, { "id" : "ITEM-2", "itemData" : { "DOI" : "10.1093/ije/dyt115", "abstract" : "We present two enhancements to existing methods for visualizing vital statistics data. Data from the Human Mortality Database were used and vital statistics from England and Wales are used for illustration. The simpler of these methods involves coplotting mean age of death with its variance, and the more complex of these methods is to present data as a contour plot. The coplot method shows the effect of the 20th century\u2019s epidemiological transitions. The contour plot method allows more complex and subtle age, period and cohort effects to be seen. The contour plot shows the effects of broad improvements in public health over the 20th century, including vast reductions in rates of childhood mortality, reduced baseline mortality risks during adulthood and the postponement of higher mortality risks to older ages. They also show the effects of the two world wars and the 1918 influenza pandemic on men of fighting age, women and children. The contour plots also show a cohort effect for people born around 1918, suggesting a possible epigenetic effect of parental exposure to the pandemic which shortened the cohort\u2019s lifespan and which has so far received little attention. Although this article focuses on data from England and Wales, the associated online appendices contain equivalent visualizations for almost 50 series of data available on the Human Mortality Database. We expect that further analyses of these visualizations will reveal further insights into global public health.", "author" : [ { "dropping-particle" : "", "family" : "Minton", "given" : "J", "non-dropping-particle" : "", "parse-names" : false, "suffix" : "" }, { "dropping-particle" : "", "family" : "Vanderbloemen", "given" : "L", "non-dropping-particle" : "", "parse-names" : false, "suffix" : "" }, { "dropping-particle" : "", "family" : "Dorling", "given" : "D", "non-dropping-particle" : "", "parse-names" : false, "suffix" : "" } ], "container-title" : "International Journal of Epidemiology", "id" : "ITEM-2", "issue" : "4", "issued" : { "date-parts" : [ [ "2013" ] ] }, "page" : "1164-1176", "title" : "Visualizing Europe\u2019s demographic scars with coplots and contour plots", "type" : "article-journal", "volume" : "42" }, "uris" : [ "http://www.mendeley.com/documents/?uuid=39de76e3-0889-44c7-9d3b-c4352af67b58" ] }, { "id" : "ITEM-3", "itemData" : { "DOI" : "10.4054/DemRes.2017.36.21", "ISSN" : "1435-9871", "abstract" : "BACKGROUND The Lexis surface plot is an established visualization tool in demography. Its present utility, however, is limited to the domain of one-dimensional magnitudes such as rates and counts. Visualizing proportions among three or more groups on a period-age grid is an unsolved problem. OBJECTIVE We seek to extend the Lexis surface plot to the domain of compositional data. METHODS We propose four techniques for visualizing group compositions on a period-age grid. To demonstrate the techniques we use data on age-specific cause-of-death compositions in France from 1925 to 1999. We compare the visualizations for compliance with multiple desired criteria. RESULTS Compositional data can effectively be visualized on the Lexis surface. A key feature of the classical Lexis surface plot \u2013 to show age, period, and cohort patterns \u2013 is retained in the domain of compositions. The optimal choice among the four proposed techniques depends primarily on the number of groups making up the composition and whether or not the plot should be readable by people with impaired colour vision. CONTRIBUTION We introduce techniques for visualizing compositional data on a period-age grid to the field of demography and demonstrate the usefulness of the techniques by performing an exploratory analysis of age-specific French cause-of-death patterns across the 20th century. We identify strengths and weaknesses of the four proposed techniques. We contribute a technique to construct the ternary-balance colour scheme from within a perceptually uniform colour space.", "author" : [ { "dropping-particle" : "", "family" : "Sch\u00f6ley", "given" : "Jonas", "non-dropping-particle" : "", "parse-names" : false, "suffix" : "" }, { "dropping-particle" : "", "family" : "Willekens", "given" : "Frans", "non-dropping-particle" : "", "parse-names" : false, "suffix" : "" } ], "container-title" : "Demographic Research", "id" : "ITEM-3", "issued" : { "date-parts" : [ [ "2017", "2", "17" ] ] }, "page" : "627-658", "title" : "Visualizing compositional data on the Lexis surface", "type" : "article-journal", "volume" : "36" }, "uris" : [ "http://www.mendeley.com/documents/?uuid=17b65045-d715-4f0e-9edf-d65bacefd878" ] } ], "mendeley" : { "formattedCitation" : "(Minton et al., 2013; Sch\u00f6ley and Willekens, 2017; Vaupel et al., 1997)", "plainTextFormattedCitation" : "(Minton et al., 2013; Sch\u00f6ley and Willekens, 2017; Vaupel et al., 1997)" }, "properties" : { "noteIndex" : 0 }, "schema" : "https://github.com/citation-style-language/schema/raw/master/csl-citation.json" }</w:instrText>
      </w:r>
      <w:r w:rsidR="00C24D8C">
        <w:fldChar w:fldCharType="separate"/>
      </w:r>
      <w:r w:rsidR="00C24D8C" w:rsidRPr="00C24D8C">
        <w:rPr>
          <w:noProof/>
        </w:rPr>
        <w:t>(Minton et al., 2013; Schöley and Willekens, 2017; Vaupel et al., 1997)</w:t>
      </w:r>
      <w:r w:rsidR="00C24D8C">
        <w:fldChar w:fldCharType="end"/>
      </w:r>
      <w:r w:rsidR="00C24D8C">
        <w:t xml:space="preserve"> The shades of each of the cells in the </w:t>
      </w:r>
      <w:proofErr w:type="spellStart"/>
      <w:r w:rsidR="00C24D8C">
        <w:t>levelplots</w:t>
      </w:r>
      <w:proofErr w:type="spellEnd"/>
      <w:r w:rsidR="00C24D8C">
        <w:t xml:space="preserve"> indicates the proportions either of sample members of that age and in that year with a driving </w:t>
      </w:r>
      <w:proofErr w:type="spellStart"/>
      <w:r w:rsidR="00C24D8C">
        <w:t>licence</w:t>
      </w:r>
      <w:proofErr w:type="spellEnd"/>
      <w:r w:rsidR="00C24D8C">
        <w:t xml:space="preserve">; or the proportion of those sample members with driving </w:t>
      </w:r>
      <w:proofErr w:type="spellStart"/>
      <w:r w:rsidR="00C24D8C">
        <w:t>licences</w:t>
      </w:r>
      <w:proofErr w:type="spellEnd"/>
      <w:r w:rsidR="00C24D8C">
        <w:t xml:space="preserve"> that also have access to a car. Darker shades indicate higher proportions and lighter shades indicate lower proportions. </w:t>
      </w:r>
      <w:proofErr w:type="spellStart"/>
      <w:r w:rsidR="00C24D8C">
        <w:t>Colour</w:t>
      </w:r>
      <w:proofErr w:type="spellEnd"/>
      <w:r w:rsidR="00C24D8C">
        <w:t xml:space="preserve"> versions of the </w:t>
      </w:r>
      <w:proofErr w:type="spellStart"/>
      <w:r w:rsidR="00C24D8C">
        <w:t>levelplots</w:t>
      </w:r>
      <w:proofErr w:type="spellEnd"/>
      <w:r w:rsidR="00C24D8C">
        <w:t xml:space="preserve"> are also available online. Lexis surfaces contain a lot of information, which can be uncovered by identifying patterns of shade within the </w:t>
      </w:r>
      <w:proofErr w:type="spellStart"/>
      <w:r w:rsidR="00C24D8C">
        <w:t>levelplot</w:t>
      </w:r>
      <w:proofErr w:type="spellEnd"/>
      <w:r w:rsidR="00C24D8C">
        <w:t>. To facilitate discussion of these patterns we include pedagogic versions of the plots with labels and other annotation; these are referred to throughout the results section.</w:t>
      </w:r>
    </w:p>
    <w:p w:rsidR="0067116B" w:rsidRDefault="0067116B"/>
    <w:p w:rsidR="001F2C87" w:rsidRPr="001F2C87" w:rsidRDefault="001F2C87" w:rsidP="001F2C87">
      <w:pPr>
        <w:pStyle w:val="Heading1"/>
      </w:pPr>
      <w:r w:rsidRPr="001F2C87">
        <w:t>Results</w:t>
      </w:r>
      <w:r w:rsidR="00B66F3C">
        <w:t xml:space="preserve"> </w:t>
      </w:r>
    </w:p>
    <w:p w:rsidR="001F2C87" w:rsidRDefault="001F2C87"/>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ithin each </w:t>
      </w:r>
      <w:proofErr w:type="spellStart"/>
      <w:r>
        <w:t>levelplot</w:t>
      </w:r>
      <w:proofErr w:type="spellEnd"/>
      <w:r>
        <w:t xml:space="preserve"> the shade of a cell indicates the proportion, with black indicating 100% and white cells indicating less than 50%.</w:t>
      </w:r>
    </w:p>
    <w:p w:rsidR="003B393A" w:rsidRDefault="003B393A" w:rsidP="003B393A"/>
    <w:p w:rsidR="003B393A" w:rsidRDefault="00D73006" w:rsidP="00D73006">
      <w:pPr>
        <w:pStyle w:val="Heading2"/>
      </w:pPr>
      <w:r>
        <w:t xml:space="preserve">Driving </w:t>
      </w:r>
      <w:proofErr w:type="spellStart"/>
      <w:r>
        <w:t>Licence</w:t>
      </w:r>
      <w:proofErr w:type="spellEnd"/>
      <w:r>
        <w:t xml:space="preserve"> Ownership by gender and generation</w:t>
      </w:r>
    </w:p>
    <w:p w:rsidR="004040FA"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w:t>
      </w:r>
      <w:r w:rsidR="00574BF9">
        <w:lastRenderedPageBreak/>
        <w:t xml:space="preserve">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By comparing similar regions (combinations of age and year) in the male and female panels it is also apparent that levels of driving </w:t>
      </w:r>
      <w:proofErr w:type="spellStart"/>
      <w:r w:rsidR="00A21833">
        <w:t>licence</w:t>
      </w:r>
      <w:proofErr w:type="spellEnd"/>
      <w:r w:rsidR="00A21833">
        <w:t xml:space="preserve"> ownership between males and females have tended to converge over successive generations. </w:t>
      </w:r>
      <w:r w:rsidR="0035027B">
        <w:t xml:space="preserve">To look at this further, consider the region indicated by the letter </w:t>
      </w:r>
      <w:proofErr w:type="gramStart"/>
      <w:r w:rsidR="0035027B">
        <w:t>A</w:t>
      </w:r>
      <w:proofErr w:type="gramEnd"/>
      <w:r w:rsidR="0035027B">
        <w:t xml:space="preserve">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around 1975. What is striking about these younger cohorts is that driving </w:t>
      </w:r>
      <w:proofErr w:type="spellStart"/>
      <w:r w:rsidR="00D5365C">
        <w:t>licence</w:t>
      </w:r>
      <w:proofErr w:type="spellEnd"/>
      <w:r w:rsidR="00D5365C">
        <w:t xml:space="preserve"> rates have 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w:t>
      </w:r>
      <w:proofErr w:type="spellStart"/>
      <w:r>
        <w:t>licence</w:t>
      </w:r>
      <w:proofErr w:type="spellEnd"/>
      <w:r>
        <w:t xml:space="preserve"> but only around 70% or so of females likely to have a driving </w:t>
      </w:r>
      <w:proofErr w:type="spellStart"/>
      <w:r>
        <w:t>licence</w:t>
      </w:r>
      <w:proofErr w:type="spellEnd"/>
      <w:r>
        <w:t xml:space="preserv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 xml:space="preserve">working life, with women less able to travel without (in many cases) the support of their husbands, and in old age, where the shorter life expectancy of men means many elderly women from this generation would have outlived their husbands, and because of this experienced not </w:t>
      </w:r>
      <w:r w:rsidR="00A52C83">
        <w:lastRenderedPageBreak/>
        <w:t>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w:t>
      </w:r>
      <w:proofErr w:type="spellStart"/>
      <w:r>
        <w:t>licence</w:t>
      </w:r>
      <w:proofErr w:type="spellEnd"/>
      <w:r>
        <w:t xml:space="preserv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w:t>
      </w:r>
      <w:proofErr w:type="spellStart"/>
      <w:r w:rsidR="00D07BF5">
        <w:t>programmes</w:t>
      </w:r>
      <w:proofErr w:type="spellEnd"/>
      <w:r w:rsidR="00D07BF5">
        <w:t xml:space="preserve">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w:t>
      </w:r>
      <w:proofErr w:type="spellStart"/>
      <w:r w:rsidR="00D07BF5">
        <w:t>licence</w:t>
      </w:r>
      <w:proofErr w:type="spellEnd"/>
      <w:r w:rsidR="00D07BF5">
        <w:t xml:space="preserv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 xml:space="preserve">and opportunities for increasing female participation in the </w:t>
      </w:r>
      <w:proofErr w:type="spellStart"/>
      <w:r w:rsidR="00D75592">
        <w:t>labour</w:t>
      </w:r>
      <w:proofErr w:type="spellEnd"/>
      <w:r w:rsidR="00D75592">
        <w:t xml:space="preserve">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782069" w:rsidRPr="00BE3538" w:rsidRDefault="00782069"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782069" w:rsidRPr="00BE3538" w:rsidRDefault="00782069"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782069" w:rsidRPr="00BE3538" w:rsidRDefault="00782069"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782069" w:rsidRPr="00BE3538" w:rsidRDefault="00782069">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782069" w:rsidRPr="00BE3538" w:rsidRDefault="00782069"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proofErr w:type="gramStart"/>
            <w:r w:rsidRPr="00EE2381">
              <w:rPr>
                <w:sz w:val="20"/>
              </w:rPr>
              <w:t>B )</w:t>
            </w:r>
            <w:proofErr w:type="gramEnd"/>
            <w:r w:rsidRPr="00EE2381">
              <w:rPr>
                <w:sz w:val="20"/>
              </w:rPr>
              <w:t xml:space="preserve">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1" w:name="_Ref480466765"/>
      <w:r>
        <w:t xml:space="preserve">Figure </w:t>
      </w:r>
      <w:r>
        <w:fldChar w:fldCharType="begin"/>
      </w:r>
      <w:r>
        <w:instrText xml:space="preserve"> SEQ Figure \* ARABIC </w:instrText>
      </w:r>
      <w:r>
        <w:fldChar w:fldCharType="separate"/>
      </w:r>
      <w:r>
        <w:rPr>
          <w:noProof/>
        </w:rPr>
        <w:t>1</w:t>
      </w:r>
      <w:r>
        <w:fldChar w:fldCharType="end"/>
      </w:r>
      <w:bookmarkEnd w:id="1"/>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w:t>
      </w:r>
      <w:r w:rsidR="00DC68E5">
        <w:t xml:space="preserve"> or missing values</w:t>
      </w:r>
      <w:r w:rsidR="003B393A">
        <w:t xml:space="preserve">.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w:t>
      </w:r>
      <w:proofErr w:type="spellStart"/>
      <w:r>
        <w:t>mid 1970s</w:t>
      </w:r>
      <w:proofErr w:type="spellEnd"/>
      <w:r>
        <w:t xml:space="preserve">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w:t>
      </w:r>
      <w:proofErr w:type="spellStart"/>
      <w:r w:rsidR="00430A32">
        <w:t>licences</w:t>
      </w:r>
      <w:proofErr w:type="spellEnd"/>
      <w:r w:rsidR="00430A32">
        <w:t xml:space="preserve">, though the proportion of females with </w:t>
      </w:r>
      <w:proofErr w:type="spellStart"/>
      <w:r w:rsidR="00430A32">
        <w:t>licences</w:t>
      </w:r>
      <w:proofErr w:type="spellEnd"/>
      <w:r w:rsidR="00430A32">
        <w:t xml:space="preserve">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w:t>
      </w:r>
      <w:proofErr w:type="spellStart"/>
      <w:r w:rsidR="008900DE">
        <w:t>flexibilisation</w:t>
      </w:r>
      <w:proofErr w:type="spellEnd"/>
      <w:r w:rsidR="008900DE">
        <w:t>’,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w:t>
      </w:r>
      <w:proofErr w:type="spellStart"/>
      <w:r w:rsidR="000F2F50">
        <w:t>licence</w:t>
      </w:r>
      <w:proofErr w:type="spellEnd"/>
      <w:r w:rsidR="000F2F50">
        <w:t xml:space="preserve">.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w:t>
      </w:r>
      <w:proofErr w:type="spellStart"/>
      <w:r>
        <w:t>licences</w:t>
      </w:r>
      <w:proofErr w:type="spellEnd"/>
      <w:r>
        <w:t xml:space="preserve"> in old age, the proportion of both genders with driving </w:t>
      </w:r>
      <w:proofErr w:type="spellStart"/>
      <w:r>
        <w:t>licences</w:t>
      </w:r>
      <w:proofErr w:type="spellEnd"/>
      <w:r>
        <w:t xml:space="preserve"> </w:t>
      </w:r>
      <w:r w:rsidR="00D73006">
        <w:t xml:space="preserve">around the age of 20-25 years </w:t>
      </w:r>
      <w:r>
        <w:t>is falling</w:t>
      </w:r>
      <w:r w:rsidR="00D73006">
        <w:t xml:space="preserve">, and does not appear to be increasing as this generation enters their thirties. Interestingly, though the fall in driving </w:t>
      </w:r>
      <w:proofErr w:type="spellStart"/>
      <w:r w:rsidR="00D73006">
        <w:t>licence</w:t>
      </w:r>
      <w:proofErr w:type="spellEnd"/>
      <w:r w:rsidR="00D73006">
        <w:t xml:space="preserv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 xml:space="preserve">Driving </w:t>
      </w:r>
      <w:proofErr w:type="spellStart"/>
      <w:r>
        <w:t>licence</w:t>
      </w:r>
      <w:proofErr w:type="spellEnd"/>
      <w:r>
        <w:t xml:space="preserve"> ownership by gender, generation, and highest educational qualification</w:t>
      </w:r>
    </w:p>
    <w:p w:rsidR="00D73006" w:rsidRDefault="00D73006" w:rsidP="00D73006"/>
    <w:p w:rsidR="009F14FC" w:rsidRDefault="00D73006" w:rsidP="00D73006">
      <w:r>
        <w:t xml:space="preserve">Figure 1B shows how rates of driving </w:t>
      </w:r>
      <w:proofErr w:type="spellStart"/>
      <w:r>
        <w:t>licence</w:t>
      </w:r>
      <w:proofErr w:type="spellEnd"/>
      <w:r>
        <w:t xml:space="preserv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t xml:space="preserve">To learn more about the moderating influence that higher qualifications appear to have on gender differences in auto-mobility, we can compare the overall shade of the left and right </w:t>
      </w:r>
      <w:r>
        <w:lastRenderedPageBreak/>
        <w:t xml:space="preserve">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w:t>
      </w:r>
      <w:proofErr w:type="spellStart"/>
      <w:r w:rsidR="004416CA">
        <w:t>licence</w:t>
      </w:r>
      <w:proofErr w:type="spellEnd"/>
      <w:r w:rsidR="004416CA">
        <w:t xml:space="preserv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w:t>
      </w:r>
      <w:proofErr w:type="spellStart"/>
      <w:r>
        <w:t>licences</w:t>
      </w:r>
      <w:proofErr w:type="spellEnd"/>
      <w:r>
        <w:t xml:space="preserve"> overall than in the other panels, as well as the greatest difference between male and female rates of driving </w:t>
      </w:r>
      <w:proofErr w:type="spellStart"/>
      <w:r>
        <w:t>licence</w:t>
      </w:r>
      <w:proofErr w:type="spellEnd"/>
      <w:r>
        <w:t xml:space="preserve"> ownership. Historically, male levels of driving </w:t>
      </w:r>
      <w:proofErr w:type="spellStart"/>
      <w:r>
        <w:t>licence</w:t>
      </w:r>
      <w:proofErr w:type="spellEnd"/>
      <w:r>
        <w:t xml:space="preserv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p w:rsidR="00C964DA" w:rsidRDefault="00C964DA" w:rsidP="00C964DA">
      <w:r>
        <w:t xml:space="preserve">We will now look at trends and patterns in the proportion of the BHPS sample with a driving </w:t>
      </w:r>
      <w:proofErr w:type="spellStart"/>
      <w:r>
        <w:t>licence</w:t>
      </w:r>
      <w:proofErr w:type="spellEnd"/>
      <w:r>
        <w:t xml:space="preserv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w:t>
      </w:r>
      <w:r w:rsidR="005D7C57">
        <w:lastRenderedPageBreak/>
        <w:t>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w:t>
      </w:r>
      <w:proofErr w:type="gramStart"/>
      <w:r>
        <w:t>A</w:t>
      </w:r>
      <w:proofErr w:type="gramEnd"/>
      <w:r>
        <w:t xml:space="preserve">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w:t>
      </w:r>
      <w:proofErr w:type="spellStart"/>
      <w:r>
        <w:t>licences</w:t>
      </w:r>
      <w:proofErr w:type="spellEnd"/>
      <w:r>
        <w:t xml:space="preserve"> also having access to a car or van, but with higher proportions of males than females of the same age and in the same cohort. For cohorts born in the 1910s, around 20% of women with driving </w:t>
      </w:r>
      <w:proofErr w:type="spellStart"/>
      <w:r>
        <w:t>licences</w:t>
      </w:r>
      <w:proofErr w:type="spellEnd"/>
      <w:r>
        <w:t xml:space="preserve">, and around 50% of men with driving </w:t>
      </w:r>
      <w:proofErr w:type="spellStart"/>
      <w:r>
        <w:t>licences</w:t>
      </w:r>
      <w:proofErr w:type="spellEnd"/>
      <w:r>
        <w:t xml:space="preserve">, had access to a car or van. For cohorts born in the 1920s, the proportion of </w:t>
      </w:r>
      <w:proofErr w:type="spellStart"/>
      <w:r>
        <w:t>licenced</w:t>
      </w:r>
      <w:proofErr w:type="spellEnd"/>
      <w:r>
        <w:t xml:space="preserve"> females with car or van access rose from </w:t>
      </w:r>
      <w:r w:rsidR="00251DF5">
        <w:t xml:space="preserve">slightly under 30% to around 60%; the corresponding change for men in these cohorts was between around 55% and about 80%. For cohorts born in the 1930s the proportion of </w:t>
      </w:r>
      <w:proofErr w:type="spellStart"/>
      <w:r w:rsidR="00251DF5">
        <w:t>licenced</w:t>
      </w:r>
      <w:proofErr w:type="spellEnd"/>
      <w:r w:rsidR="00251DF5">
        <w:t xml:space="preserve"> females with car or van increased to around 80%, whereas for </w:t>
      </w:r>
      <w:proofErr w:type="spellStart"/>
      <w:r w:rsidR="00251DF5">
        <w:t>licenced</w:t>
      </w:r>
      <w:proofErr w:type="spellEnd"/>
      <w:r w:rsidR="00251DF5">
        <w:t xml:space="preserve">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 xml:space="preserve">It is important to note that, within the age range 60 to 80 years, an age effect is not observed, </w:t>
      </w:r>
      <w:proofErr w:type="gramStart"/>
      <w:r>
        <w:t>i.e</w:t>
      </w:r>
      <w:proofErr w:type="gramEnd"/>
      <w:r>
        <w:t xml:space="preserve">. the proportion of people with </w:t>
      </w:r>
      <w:proofErr w:type="spellStart"/>
      <w:r>
        <w:t>licences</w:t>
      </w:r>
      <w:proofErr w:type="spellEnd"/>
      <w:r>
        <w:t xml:space="preserve"> with car access does not diminish between ages 60 to 70 or 70 to 80. Within the UK, drivers aged 70 or older need to renew their driving </w:t>
      </w:r>
      <w:proofErr w:type="spellStart"/>
      <w:r>
        <w:t>licences</w:t>
      </w:r>
      <w:proofErr w:type="spellEnd"/>
      <w:r>
        <w:t xml:space="preserve"> every three years, as well as to state if they have developed any medical conditions which may affect their driving, but are not required to retake a driving test.</w:t>
      </w:r>
      <w:r>
        <w:rPr>
          <w:rStyle w:val="FootnoteReference"/>
        </w:rPr>
        <w:footnoteReference w:id="3"/>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w:t>
      </w:r>
      <w:proofErr w:type="spellStart"/>
      <w:r w:rsidR="00A32A59">
        <w:t>licenced</w:t>
      </w:r>
      <w:proofErr w:type="spellEnd"/>
      <w:r w:rsidR="00A32A59">
        <w:t xml:space="preserve">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w:t>
      </w:r>
      <w:proofErr w:type="spellStart"/>
      <w:r>
        <w:t>licences</w:t>
      </w:r>
      <w:proofErr w:type="spellEnd"/>
      <w:r>
        <w:t xml:space="preserve"> with access to a car or van changes with age from around the age of 17 to 30 years, as indicated </w:t>
      </w:r>
      <w:r w:rsidR="00296A39">
        <w:t xml:space="preserve">by the letters D </w:t>
      </w:r>
      <w:r w:rsidR="00296A39">
        <w:lastRenderedPageBreak/>
        <w:t xml:space="preserve">and E in figure 1F, and the vertical arrow pointing upwards. We can see that, within this age range, there is very little difference between genders, and instead age effects dominate. At around 20 years of age, around 55% of those with driving </w:t>
      </w:r>
      <w:proofErr w:type="spellStart"/>
      <w:r w:rsidR="00296A39">
        <w:t>licences</w:t>
      </w:r>
      <w:proofErr w:type="spellEnd"/>
      <w:r w:rsidR="00296A39">
        <w:t xml:space="preserve">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C964DA" w:rsidRDefault="00296A39" w:rsidP="00D73006">
      <w:r>
        <w:t xml:space="preserve">The age-based pattern of increasing car or van access in young adulthood is important for understanding that rates of gender inequality in </w:t>
      </w:r>
      <w:r>
        <w:rPr>
          <w:i/>
        </w:rPr>
        <w:t>realized</w:t>
      </w:r>
      <w:r>
        <w:t xml:space="preserve"> auto-mobility (‘drivers who drive’) only tends to emerge after the age of 30, and that up until this age, age tends to be a much stronger determinant than gender. Since the early 2000s, it is also apparent that rates </w:t>
      </w:r>
      <w:r w:rsidRPr="00296A39">
        <w:rPr>
          <w:i/>
        </w:rPr>
        <w:t>realized</w:t>
      </w:r>
      <w:r>
        <w:t xml:space="preserve"> auto-mobility from the age of </w:t>
      </w:r>
      <w:r w:rsidR="004124A7">
        <w:t xml:space="preserve">30 to 55 years tend to be very similar between the genders, although we saw some persistent though diminishing gender differences in rates of </w:t>
      </w:r>
      <w:r w:rsidR="004124A7">
        <w:rPr>
          <w:i/>
        </w:rPr>
        <w:t>potential</w:t>
      </w:r>
      <w:r w:rsidR="004124A7">
        <w:t xml:space="preserve"> auto-mobility (proportions of sample with a driving </w:t>
      </w:r>
      <w:proofErr w:type="spellStart"/>
      <w:r w:rsidR="004124A7">
        <w:t>licence</w:t>
      </w:r>
      <w:proofErr w:type="spellEnd"/>
      <w:r w:rsidR="004124A7">
        <w:t xml:space="preserve">) within Figures 1A-C. </w:t>
      </w:r>
    </w:p>
    <w:p w:rsidR="004124A7" w:rsidRDefault="004124A7" w:rsidP="00D73006"/>
    <w:p w:rsidR="004124A7" w:rsidRDefault="004124A7" w:rsidP="004124A7">
      <w:pPr>
        <w:pStyle w:val="Heading2"/>
      </w:pPr>
      <w:r>
        <w:t>Drivers with access to a car or van, by highest educational qualification</w:t>
      </w:r>
    </w:p>
    <w:p w:rsidR="004124A7" w:rsidRDefault="004124A7" w:rsidP="004124A7"/>
    <w:p w:rsidR="00024B2B" w:rsidRDefault="00024B2B" w:rsidP="004124A7">
      <w:r>
        <w:t>Figure 1E shows how the proportion of registered drivers with access to a car or van varies by highest educational qualification as well as by gender, age and year. As with figure 1B, Figure 1E allows the mediating and moderating role of educational qualification on auto-mobility patterns to be better understood. As with Figure 1B, we can see, by comparing the shade of cells in the top left with the top right panels, that gender differences in this auto-mobility outcome (</w:t>
      </w:r>
      <w:proofErr w:type="spellStart"/>
      <w:r w:rsidRPr="008D5060">
        <w:rPr>
          <w:i/>
        </w:rPr>
        <w:t>realised</w:t>
      </w:r>
      <w:proofErr w:type="spellEnd"/>
      <w:r>
        <w:t xml:space="preserve"> auto-mobility) are very low amongst those with a degree or higher qualification, with car or van access levels typically above 90% at all ages above around 30 years for both genders. There is also no apparent historic cohort pattern (region A in figure 1F)</w:t>
      </w:r>
      <w:r w:rsidR="008D5060">
        <w:t xml:space="preserve"> whereby </w:t>
      </w:r>
      <w:proofErr w:type="spellStart"/>
      <w:r w:rsidR="008D5060" w:rsidRPr="008D5060">
        <w:rPr>
          <w:i/>
        </w:rPr>
        <w:t>realised</w:t>
      </w:r>
      <w:proofErr w:type="spellEnd"/>
      <w:r w:rsidR="008D5060">
        <w:t xml:space="preserve"> auto-mobility increases over successive cohorts born from the 1910s to the 1940s; instead, rates of car or van ownership amongst both males and females with degrees from these cohorts tended to be close to 100%, though with fewer observations for females, leadings to a larger number of missing cells. If anything, amongst those with degrees and driving </w:t>
      </w:r>
      <w:proofErr w:type="spellStart"/>
      <w:r w:rsidR="008D5060">
        <w:t>licences</w:t>
      </w:r>
      <w:proofErr w:type="spellEnd"/>
      <w:r w:rsidR="008D5060">
        <w:t xml:space="preserve">, rates of car or van ownership decreased slightly for cohorts born after World War 2, from around 95-100% for pre-War cohorts, to around 90-95% for cohorts born after 1945. </w:t>
      </w:r>
    </w:p>
    <w:p w:rsidR="008D5060" w:rsidRDefault="008D5060" w:rsidP="004124A7"/>
    <w:p w:rsidR="002A32FB" w:rsidRDefault="008D5060" w:rsidP="004124A7">
      <w:r>
        <w:t>Both the subpopulations with lower and intermediate highest educational qualification (middle panel and</w:t>
      </w:r>
      <w:r w:rsidR="0013164E">
        <w:t xml:space="preserve"> low panel), differ from the ‘high’ qualification group in a number of ways. Firstly, the progressive increases in realized auto-mobility in the oldest cohorts with each successive cohort (region A, covering cohorts born from the 1910s to the </w:t>
      </w:r>
      <w:proofErr w:type="spellStart"/>
      <w:r w:rsidR="0013164E">
        <w:t>mid 1940s</w:t>
      </w:r>
      <w:proofErr w:type="spellEnd"/>
      <w:r w:rsidR="0013164E">
        <w:t xml:space="preserve">), which are seen in the population overall, are clearly evident through the diagonal striation within this region. Comparing equivalent cohorts (for example looking at the very top left corners of each panel to compare the 1915 cohorts), we can see both that realized auto-mobility tended to be lower for females than for males, and for the low education compared with intermediate educational qualification group. For example, rates of realized auto-mobility amongst the oldest cohorts were around 20% for females with ‘low’ qualification, around 50% for males with ‘low’ qualifications, around 40% for females with intermediate qualifications, and around 70% for males with intermediate qualifications. For each of these groups, with the exception of females with low qualifications, rates of realized </w:t>
      </w:r>
      <w:proofErr w:type="spellStart"/>
      <w:r w:rsidR="0013164E">
        <w:t>automobility</w:t>
      </w:r>
      <w:proofErr w:type="spellEnd"/>
      <w:r w:rsidR="0013164E">
        <w:t xml:space="preserve"> </w:t>
      </w:r>
      <w:r w:rsidR="0013164E">
        <w:lastRenderedPageBreak/>
        <w:t xml:space="preserve">reached around 90% or higher for those born after World War 2 (bottom of region A); for females with low qualifications levels reached levels of between 60 and 80% instead. </w:t>
      </w:r>
    </w:p>
    <w:p w:rsidR="002A32FB" w:rsidRDefault="002A32FB" w:rsidP="004124A7"/>
    <w:p w:rsidR="00E255B7" w:rsidRDefault="002A32FB" w:rsidP="004124A7">
      <w:r>
        <w:t>A second way in which the two bottom rows of panels differ from the top row is that there tends to be more of a difference between females and males in realized auto-mobility rates, with these disparities greatest in the lowest educational group, and smaller in the intermediate educational group. A third observation to note is that the rapid rise in auto-mobility rates seen for females overall after around 2001, characterized by the vector B to C in figure 1F, is clearest to see in the panel for females with intermediate qualific</w:t>
      </w:r>
      <w:r w:rsidR="00E255B7">
        <w:t xml:space="preserve">ations, though to some extent also evident for females with ‘low’ qualifications. </w:t>
      </w:r>
    </w:p>
    <w:p w:rsidR="00E255B7" w:rsidRDefault="00E255B7" w:rsidP="004124A7"/>
    <w:p w:rsidR="008D5060" w:rsidRPr="004124A7" w:rsidRDefault="00E255B7" w:rsidP="004124A7">
      <w:r>
        <w:t xml:space="preserve">Finally, it is important to note that the increasing levels of realized auto-mobility seen between around the age of 20 and 30, as characterized by the vector D to E, is seen for all educational subgroups, and does not appear to differ strongly by gender. </w:t>
      </w:r>
    </w:p>
    <w:p w:rsidR="004124A7" w:rsidRPr="004124A7" w:rsidRDefault="004124A7" w:rsidP="00D73006"/>
    <w:p w:rsidR="001F2C87" w:rsidRDefault="001F2C87" w:rsidP="001F2C87">
      <w:pPr>
        <w:pStyle w:val="Heading1"/>
      </w:pPr>
      <w:r w:rsidRPr="001F2C87">
        <w:t>Discussion</w:t>
      </w:r>
      <w:r w:rsidR="00B66F3C">
        <w:t xml:space="preserve"> </w:t>
      </w:r>
    </w:p>
    <w:p w:rsidR="00E8341D" w:rsidRPr="00E8341D" w:rsidRDefault="00E8341D" w:rsidP="00E8341D">
      <w:pPr>
        <w:pStyle w:val="Heading2"/>
      </w:pPr>
      <w:r>
        <w:t>Summary of findings</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E11D6D" w:rsidRDefault="00E11D6D"/>
    <w:p w:rsidR="00E255B7" w:rsidRDefault="00E11D6D">
      <w:r>
        <w:t>Interestingly, we found highest educational qualification to better explain, and more strongly moderate</w:t>
      </w:r>
      <w:r w:rsidR="00D17431">
        <w:t>,</w:t>
      </w:r>
      <w:r>
        <w:t xml:space="preserve"> both gender differences and differences in auto-mobility between the generations, than urban</w:t>
      </w:r>
      <w:r w:rsidR="00E255B7">
        <w:t>-</w:t>
      </w:r>
      <w:r>
        <w:t xml:space="preserve">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w:t>
      </w:r>
    </w:p>
    <w:p w:rsidR="00E255B7" w:rsidRDefault="00E255B7"/>
    <w:p w:rsidR="00E11D6D" w:rsidRDefault="00E11D6D">
      <w:r>
        <w:lastRenderedPageBreak/>
        <w:t xml:space="preserve">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ds may explain both why the relatively low level of auto-mobility, its further decline, and also the large gender differences in auto</w:t>
      </w:r>
      <w:r w:rsidR="00E255B7">
        <w:t>-</w:t>
      </w:r>
      <w:r w:rsidR="004439FF">
        <w:t xml:space="preserve">mobility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E8341D" w:rsidRDefault="00E8341D" w:rsidP="00E8341D">
      <w:pPr>
        <w:pStyle w:val="Heading2"/>
      </w:pPr>
      <w:r>
        <w:t>Limitations</w:t>
      </w:r>
    </w:p>
    <w:p w:rsidR="00E8341D" w:rsidRPr="00B66F3C" w:rsidRDefault="00E8341D" w:rsidP="00E8341D">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This is particularly the case when seeking consistent categorization of highest educational qualification, which we found to be a powerful means of distinguishing between sub-populations in terms of APC trends; the ISCED </w:t>
      </w:r>
      <w:proofErr w:type="spellStart"/>
      <w:r>
        <w:t>categorisations</w:t>
      </w:r>
      <w:proofErr w:type="spellEnd"/>
      <w:r>
        <w:t xml:space="preserve"> used in the BHPS were asked only in wave F of the UKHLS, and only as part of an immigrant and ethnic minority booster sample, with regards to qualifications obtained abroad.</w:t>
      </w:r>
      <w:r>
        <w:rPr>
          <w:rStyle w:val="FootnoteReference"/>
        </w:rPr>
        <w:footnoteReference w:id="4"/>
      </w:r>
      <w:r>
        <w:t xml:space="preserve"> 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ons for much of UK society. We expect the trends towards decreasing mobility amongst those with lower educational qualifications to have worsened as a result of these changes, and so it should be a priority to explore this further. </w:t>
      </w:r>
    </w:p>
    <w:p w:rsidR="00E8341D" w:rsidRDefault="00E8341D" w:rsidP="00E8341D"/>
    <w:p w:rsidR="00E8341D" w:rsidRDefault="00E8341D" w:rsidP="00E8341D">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Uhrig, 2008)", "plainTextFormattedCitation" : "(Uhrig, 2008)", "previouslyFormattedCitation" : "(Uhrig, 2008)" }, "properties" : { "noteIndex" : 0 }, "schema" : "https://github.com/citation-style-language/schema/raw/master/csl-citation.json" }</w:instrText>
      </w:r>
      <w:r>
        <w:fldChar w:fldCharType="separate"/>
      </w:r>
      <w:r w:rsidRPr="003F3746">
        <w:rPr>
          <w:noProof/>
        </w:rPr>
        <w:t>(</w:t>
      </w:r>
      <w:proofErr w:type="spellStart"/>
      <w:r w:rsidRPr="003F3746">
        <w:rPr>
          <w:noProof/>
        </w:rPr>
        <w:t>Uhrig</w:t>
      </w:r>
      <w:proofErr w:type="spellEnd"/>
      <w:r w:rsidRPr="003F3746">
        <w:rPr>
          <w:noProof/>
        </w:rPr>
        <w:t>, 2008)</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w:t>
      </w:r>
      <w:r>
        <w:lastRenderedPageBreak/>
        <w:t xml:space="preserve">or individual circumstance on mobility outcomes; however the BHPS has been used to allow these analyses to be explored in subsequent research. </w:t>
      </w:r>
    </w:p>
    <w:p w:rsidR="008F7190" w:rsidRDefault="008F7190"/>
    <w:p w:rsidR="00E255B7" w:rsidRDefault="00C24D8C" w:rsidP="00E255B7">
      <w:pPr>
        <w:pStyle w:val="Heading2"/>
      </w:pPr>
      <w:r>
        <w:t>Causes of peak car: choice or constraint?</w:t>
      </w:r>
    </w:p>
    <w:p w:rsidR="007210A8" w:rsidRDefault="00C24D8C" w:rsidP="007210A8">
      <w:r>
        <w:t>Many of the patte</w:t>
      </w:r>
      <w:r w:rsidR="007210A8">
        <w:t xml:space="preserve">rns discussed here have been identified in both the UK and elsewhere previously, though have not been presented using Lexis surfaces. Though it is now well established that we have likely passed Peak Car, the reasons for reducing auto-mobility, and the implications of such trends, are still being debated. </w:t>
      </w:r>
      <w:r w:rsidR="007210A8">
        <w:t xml:space="preserve">A synthesis of extant research identified six broad categories of potential explanation for car use trends: life stage, affordability, location and transport, driving </w:t>
      </w:r>
      <w:proofErr w:type="spellStart"/>
      <w:r w:rsidR="007210A8">
        <w:t>licence</w:t>
      </w:r>
      <w:proofErr w:type="spellEnd"/>
      <w:r w:rsidR="007210A8">
        <w:t xml:space="preserve"> regulation, attitudes, and e-communication; it found somewhat stronger evidence for life stage explanations (such as having children later, and staying with parents and in full time education longer), and affordability explanations (such as rising costs of insurance, </w:t>
      </w:r>
      <w:proofErr w:type="spellStart"/>
      <w:r w:rsidR="007210A8">
        <w:t>licencing</w:t>
      </w:r>
      <w:proofErr w:type="spellEnd"/>
      <w:r w:rsidR="007210A8">
        <w:t xml:space="preserve">, petrol, vehicles; against falling or stagnant household incomes) than other types, but with no clear single cause. </w:t>
      </w:r>
      <w:r w:rsidR="007210A8">
        <w:fldChar w:fldCharType="begin" w:fldLock="1"/>
      </w:r>
      <w:r w:rsidR="007210A8">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rsidR="007210A8">
        <w:fldChar w:fldCharType="separate"/>
      </w:r>
      <w:r w:rsidR="007210A8" w:rsidRPr="003C7141">
        <w:rPr>
          <w:noProof/>
        </w:rPr>
        <w:t>(Delbosc and Currie, 2013)</w:t>
      </w:r>
      <w:r w:rsidR="007210A8">
        <w:fldChar w:fldCharType="end"/>
      </w:r>
      <w:r w:rsidR="007210A8">
        <w:t xml:space="preserve"> Analysis based on panel data in the USA also found lower incomes and delay in major life events (leaving parental homes later, having children later) largely explained lower car ownership amongst Millennials, and that after controlling for these factors Millennials were slightly more likely than expected to be car owners. </w:t>
      </w:r>
      <w:r w:rsidR="007210A8">
        <w:fldChar w:fldCharType="begin" w:fldLock="1"/>
      </w:r>
      <w:r w:rsidR="007210A8">
        <w:instrText>ADDIN CSL_CITATION { "citationItems" : [ { "id" : "ITEM-1", "itemData" : { "DOI" : "10.1016/j.tranpol.2016.08.010", "ISBN" : "0967-070X", "ISSN" : "0967070X", "abstract" : "Americans are driving less. The changes are most pronounced among Millennials, those born in the 1980s and 1990s. Much ink has been spilled debating whether these changes in travel behavior are due to changing preferences or economic circumstances. In this paper, we use eight waves of data from the Panel Study of Income Dynamics (PSID) to examine recent changes in auto ownership among US families with a particular focus on Millennials. We find that today's young adults do own fewer cars than previous generations did when they were young. However, when we control for whether young adults have become economically independent from their parents, i.e. left the nest, we find that economically independent young adults own slightly more cars than we would expect, given their low incomes and wealth. We caution planners to temper their enthusiasm about \"peak car,\" as this may largely be a manifestation of economic factors that could reverse in coming years. (C) 2016 Elsevier Ltd. All rights reserved.", "author" : [ { "dropping-particle" : "", "family" : "Klein", "given" : "Nicholas J", "non-dropping-particle" : "", "parse-names" : false, "suffix" : "" }, { "dropping-particle" : "", "family" : "Smart", "given" : "Michael J", "non-dropping-particle" : "", "parse-names" : false, "suffix" : "" } ], "container-title" : "Transport Policy", "id" : "ITEM-1", "issued" : { "date-parts" : [ [ "2017", "1" ] ] }, "language" : "English", "note" : "Ef9Ia\nTimes Cited:1\nCited References Count:26", "page" : "20-29", "title" : "Millennials and car ownership: Less money, fewer cars", "type" : "article-journal", "volume" : "53" }, "uris" : [ "http://www.mendeley.com/documents/?uuid=f0ce4989-4391-4430-9dd4-0835f608fec7" ] } ], "mendeley" : { "formattedCitation" : "(Klein and Smart, 2017)", "plainTextFormattedCitation" : "(Klein and Smart, 2017)", "previouslyFormattedCitation" : "(Klein and Smart, 2017)" }, "properties" : { "noteIndex" : 0 }, "schema" : "https://github.com/citation-style-language/schema/raw/master/csl-citation.json" }</w:instrText>
      </w:r>
      <w:r w:rsidR="007210A8">
        <w:fldChar w:fldCharType="separate"/>
      </w:r>
      <w:r w:rsidR="007210A8" w:rsidRPr="003C7141">
        <w:rPr>
          <w:noProof/>
        </w:rPr>
        <w:t>(Klein and Smart, 2017)</w:t>
      </w:r>
      <w:r w:rsidR="007210A8">
        <w:fldChar w:fldCharType="end"/>
      </w:r>
      <w:r w:rsidR="007210A8">
        <w:t xml:space="preserve"> </w:t>
      </w:r>
    </w:p>
    <w:p w:rsidR="007210A8" w:rsidRDefault="007210A8" w:rsidP="007210A8"/>
    <w:p w:rsidR="007210A8" w:rsidRDefault="007210A8" w:rsidP="007210A8">
      <w:r>
        <w:t xml:space="preserve">Amongst these explanations, insurance costs may be a particularly strong factor in the UK, as they have risen particularly sharply in recent years. </w:t>
      </w:r>
      <w:r>
        <w:fldChar w:fldCharType="begin" w:fldLock="1"/>
      </w:r>
      <w:r>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Milligan, 2015; Noble, 2005)", "plainTextFormattedCitation" : "(Milligan, 2015; Noble, 2005)", "previouslyFormattedCitation" : "(Milligan, 2015; Noble, 2005)" }, "properties" : { "noteIndex" : 0 }, "schema" : "https://github.com/citation-style-language/schema/raw/master/csl-citation.json" }</w:instrText>
      </w:r>
      <w:r>
        <w:fldChar w:fldCharType="separate"/>
      </w:r>
      <w:r w:rsidRPr="003C7141">
        <w:rPr>
          <w:noProof/>
        </w:rPr>
        <w:t>(Milligan, 2015; Noble, 2005)</w:t>
      </w:r>
      <w:r>
        <w:fldChar w:fldCharType="end"/>
      </w:r>
      <w:r>
        <w:t xml:space="preserve"> One UK-specific explanation for reduced car use amongst young is changes in taxation policy less </w:t>
      </w:r>
      <w:proofErr w:type="spellStart"/>
      <w:r>
        <w:t>favourable</w:t>
      </w:r>
      <w:proofErr w:type="spellEnd"/>
      <w:r>
        <w:t xml:space="preserve"> to users of company cars, and related to this falling trends in company car use. </w:t>
      </w:r>
      <w:r>
        <w:fldChar w:fldCharType="begin" w:fldLock="1"/>
      </w:r>
      <w:r>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fldChar w:fldCharType="separate"/>
      </w:r>
      <w:r w:rsidRPr="003C7141">
        <w:rPr>
          <w:noProof/>
        </w:rPr>
        <w:t>(Le Vine et al., 2013)</w:t>
      </w:r>
      <w:r>
        <w:fldChar w:fldCharType="end"/>
      </w:r>
      <w:r>
        <w:t xml:space="preserve"> Econometric modelling of Swedish car use trends found per capital GDP and fuel price alone may explain up to 80% of the decline since the 1980s. </w:t>
      </w:r>
      <w:r>
        <w:fldChar w:fldCharType="begin" w:fldLock="1"/>
      </w:r>
      <w:r>
        <w:instrText>ADDIN CSL_CITATION { "citationItems" : [ { "id" : "ITEM-1", "itemData" : { "DOI" : "10.1016/j.tranpol.2015.05.005", "ISBN" : "0967-070X", "ISSN" : "0967070X", "abstract" : "It has long been well-known that economic variables such as GDP and fuel price as well as socio-demographic characteristics and spatial distribution are key factors explaining car use trends. However, due. to the recently observed plateau of total car travel in many high income countries, it has been argued that other factors, such as changes in preferences, attitudes and life-styles, have become more important drivers of car use. This paper shows that the two variables, GDP per capita and fuel price, explain most of the aggregate trends in car distances driven per adult in Sweden: as much as 80% over the years 2002 to 2012. The estimated elasticities are well in line with previous literature and can reasonably well reproduce the trend in car distances driven per adult back to 1980. We find, however, a substantial variation in elasticities between municipalities depending on public transport supply, population density, share of foreign-born inhabitants and the average income level. (C) 2015 Elsevier Ltd. All rights reserved.", "author" : [ { "dropping-particle" : "", "family" : "Bastian", "given" : "Anne", "non-dropping-particle" : "", "parse-names" : false, "suffix" : "" }, { "dropping-particle" : "", "family" : "B\u00f6rjesson", "given" : "Maria", "non-dropping-particle" : "", "parse-names" : false, "suffix" : "" } ], "container-title" : "Transport Policy", "id" : "ITEM-1", "issued" : { "date-parts" : [ [ "2015", "8" ] ] }, "language" : "English", "note" : "Cn4Gu\nTimes Cited:3\nCited References Count:31", "page" : "94-102", "title" : "Peak car? Drivers of the recent decline in Swedish car use", "type" : "article-journal", "volume" : "42" }, "uris" : [ "http://www.mendeley.com/documents/?uuid=aa70de86-7ba0-4af4-a4d6-95a62658ad39" ] } ], "mendeley" : { "formattedCitation" : "(Bastian and B\u00f6rjesson, 2015)", "plainTextFormattedCitation" : "(Bastian and B\u00f6rjesson, 2015)", "previouslyFormattedCitation" : "(Bastian and B\u00f6rjesson, 2015)" }, "properties" : { "noteIndex" : 0 }, "schema" : "https://github.com/citation-style-language/schema/raw/master/csl-citation.json" }</w:instrText>
      </w:r>
      <w:r>
        <w:fldChar w:fldCharType="separate"/>
      </w:r>
      <w:r w:rsidRPr="003C7141">
        <w:rPr>
          <w:noProof/>
        </w:rPr>
        <w:t>(Bastian and Börjesson, 2015)</w:t>
      </w:r>
      <w:r>
        <w:fldChar w:fldCharType="end"/>
      </w:r>
      <w:r>
        <w:t xml:space="preserve"> There is evidence that broader environmental concerns are not a substantial reason for not travelling by car, with no significant differences in environmental concerns identified between people using cars compared with other travel modes in a sample of commuters to a UK university. </w:t>
      </w:r>
      <w:r>
        <w:fldChar w:fldCharType="begin" w:fldLock="1"/>
      </w:r>
      <w:r>
        <w:instrText>ADDIN CSL_CITATION { "citationItems" : [ { "id" : "ITEM-1",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1",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Thomas and Walker, 2015)", "plainTextFormattedCitation" : "(Thomas and Walker, 2015)", "previouslyFormattedCitation" : "(Thomas and Walker, 2015)" }, "properties" : { "noteIndex" : 0 }, "schema" : "https://github.com/citation-style-language/schema/raw/master/csl-citation.json" }</w:instrText>
      </w:r>
      <w:r>
        <w:fldChar w:fldCharType="separate"/>
      </w:r>
      <w:r w:rsidRPr="003C7141">
        <w:rPr>
          <w:noProof/>
        </w:rPr>
        <w:t>(Thomas and Walker, 2015)</w:t>
      </w:r>
      <w:r>
        <w:fldChar w:fldCharType="end"/>
      </w:r>
      <w:r>
        <w:t xml:space="preserve"> Qualitative research focusing on the relationship between auto-mobility and environmental concerns amongst younger adults (18-35) in New Zealand did not reach any definitive conclusions about this relationship. </w:t>
      </w:r>
      <w:r>
        <w:fldChar w:fldCharType="begin" w:fldLock="1"/>
      </w:r>
      <w:r>
        <w:instrText>ADDIN CSL_CITATION { "citationItems" : [ { "id" : "ITEM-1", "itemData" : { "DOI" : "10.1016/j.tra.2016.08.028", "ISBN" : "0965-8564", "ISSN" : "09658564", "abstract" : "Preference for private, motorised transportation grew substantially throughout the global North, during the 20th Century. Through this time rates of licencing, and car ownership, and vehicle kilometres travelled (VKT) rose across age groups. This had a range of environmental and social equity implications, and ignited a priority for investment in road infrastructure. The system of automobility was cemented by lock-in through the assemblage of infrastructure, technologies, policies and behaviours supporting, and frequently requiring, car based mobility. Yet recent evidence has shown that generation Y (18-35 year olds) are practicing mobility in different ways to earlier generations. Stabilising and declining rates of VKT, licencing and vehicle ownership have been identified in a range of industrialised countries. Adopting an interdisciplinary approach, this paper draws from theories of social practice and the theory of planned behaviour, as two traditions to examine what people 'do', focusing on the social and the individual respectively. It examines the motivations to learn to drive (LTD), and the preference for driving in New Zealand, a highly car dependent country, empirically drawing from 51 qualitative interviews. A series of meta-themes are presented and used to explain intended and actual behaviour relating to driving practices. The empirical research finds a diversity of highly nuanced interpretations of LTD, some of which reflect individual characteristics, whilst other interpretations are best understood grounded in a wider societal reading of contemporary trends and meanings. Frequently, justification for learning to drive goes beyond the competency and capacity to drive independently. Implications for policy and planning are detailed. (C) 2016 Elsevier Ltd. All rights reserved.", "author" : [ { "dropping-particle" : "", "family" : "Hopkins", "given" : "Debbie", "non-dropping-particle" : "", "parse-names" : false, "suffix" : "" } ], "container-title" : "Transportation Research Part A: Policy and Practice", "id" : "ITEM-1", "issued" : { "date-parts" : [ [ "2016", "12" ] ] }, "language" : "English", "note" : "Ed7Yx\nTimes Cited:0\nCited References Count:89", "page" : "149-163", "title" : "Can environmental awareness explain declining preference for car-based mobility amongst generation Y? A qualitative examination of learn to drive behaviours", "type" : "article-journal", "volume" : "94" }, "uris" : [ "http://www.mendeley.com/documents/?uuid=b21e4b38-57c2-4d0c-8f58-b1b16280134a" ] } ], "mendeley" : { "formattedCitation" : "(Hopkins, 2016)", "plainTextFormattedCitation" : "(Hopkins, 2016)", "previouslyFormattedCitation" : "(Hopkins, 2016)" }, "properties" : { "noteIndex" : 0 }, "schema" : "https://github.com/citation-style-language/schema/raw/master/csl-citation.json" }</w:instrText>
      </w:r>
      <w:r>
        <w:fldChar w:fldCharType="separate"/>
      </w:r>
      <w:r w:rsidRPr="003C7141">
        <w:rPr>
          <w:noProof/>
        </w:rPr>
        <w:t>(Hopkins, 2016)</w:t>
      </w:r>
      <w:r>
        <w:fldChar w:fldCharType="end"/>
      </w:r>
    </w:p>
    <w:p w:rsidR="007210A8" w:rsidRDefault="007210A8" w:rsidP="007210A8"/>
    <w:p w:rsidR="007210A8" w:rsidRDefault="007210A8" w:rsidP="007210A8">
      <w:r>
        <w:t xml:space="preserve">Regarding affordability as an explanation, vehicle registration taxes increased in the USA in the 1980s; these increases were found not to have decreased the proportion of people registering for new vehicles, but to substitution of newer and more expensive vehicles for older and cheaper priced vehicles, </w:t>
      </w:r>
      <w:r>
        <w:fldChar w:fldCharType="begin" w:fldLock="1"/>
      </w:r>
      <w:r>
        <w:instrText>ADDIN CSL_CITATION { "citationItems" : [ { "id" : "ITEM-1", "itemData" : { "DOI" : "10.1177/109114219502300301", "ISSN" : "1091-1421", "PMID" : "1089", "abstract" : "We investigate the determinants of United States automobile registrations in states in 1986, focusing on state and local taxes and fees, and on auto insurance premiums. Using data on state tax and fee structures and the results of a phone survey of states where automobiles are subject to property taxes, we calculate tax and fee costs for a ''new'' and an ''old'' car. Regression results show that new car taxes have little effect on registrations, probably because owners respond to higher taxes by buying older, cheaper cars. Higher old car taxes reduce registrations because low-income owners cannot buy older or cheaper cars and thereby abandon ownership. Insurance premiums appear to have a negative effect on registrations.", "author" : [ { "dropping-particle" : "", "family" : "Pritchard", "given" : "T", "non-dropping-particle" : "", "parse-names" : false, "suffix" : "" }, { "dropping-particle" : "", "family" : "DeBoer", "given" : "L.", "non-dropping-particle" : "", "parse-names" : false, "suffix" : "" } ], "container-title" : "Public Finance Review", "id" : "ITEM-1", "issue" : "3", "issued" : { "date-parts" : [ [ "1995", "7", "1" ] ] }, "note" : "Public Financ Quart Public Financ Quart\nISI:A1995RH31100001; Rh311; Times Cited:2; Cited References Count:24", "page" : "283-304", "title" : "The Effect of Taxes and Insurance Costs On Automobile Registrations in the United States", "type" : "article-journal", "volume" : "23" }, "uris" : [ "http://www.mendeley.com/documents/?uuid=38e849ec-01ce-4996-954e-3f2159e7db97" ] } ], "mendeley" : { "formattedCitation" : "(Pritchard and DeBoer, 1995)", "plainTextFormattedCitation" : "(Pritchard and DeBoer, 1995)", "previouslyFormattedCitation" : "(Pritchard and DeBoer, 1995)" }, "properties" : { "noteIndex" : 0 }, "schema" : "https://github.com/citation-style-language/schema/raw/master/csl-citation.json" }</w:instrText>
      </w:r>
      <w:r>
        <w:fldChar w:fldCharType="separate"/>
      </w:r>
      <w:r w:rsidRPr="003C7141">
        <w:rPr>
          <w:noProof/>
        </w:rPr>
        <w:t>(Pritchard and DeBoer, 1995)</w:t>
      </w:r>
      <w:r>
        <w:fldChar w:fldCharType="end"/>
      </w:r>
      <w:r>
        <w:t xml:space="preserve"> suggesting both that cars were a somewhat inelastic commodity, and that there can be unintended consequences, in terms of moving to more polluting and fuel inefficient vehicles, to incentive structures intended to reduce car use. Similarly, in Japan it is estimated that falling population size and household size may both lead to increasing car ownership. </w:t>
      </w:r>
      <w:r>
        <w:fldChar w:fldCharType="begin" w:fldLock="1"/>
      </w:r>
      <w:r>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Yagi and Managi, 2016)", "plainTextFormattedCitation" : "(Yagi and Managi, 2016)", "previouslyFormattedCitation" : "(Yagi and Managi, 2016)" }, "properties" : { "noteIndex" : 0 }, "schema" : "https://github.com/citation-style-language/schema/raw/master/csl-citation.json" }</w:instrText>
      </w:r>
      <w:r>
        <w:fldChar w:fldCharType="separate"/>
      </w:r>
      <w:r w:rsidRPr="003C7141">
        <w:rPr>
          <w:noProof/>
        </w:rPr>
        <w:t>(Yagi and Managi, 2016)</w:t>
      </w:r>
      <w:r>
        <w:fldChar w:fldCharType="end"/>
      </w:r>
      <w:r>
        <w:t xml:space="preserve"> It is also estimated that the average age of cars, like the average age of the population, is increasing in Japan, and that use of older cars (12 or more years old) is more sensitive to increase in fuel price than use of newer cars. </w:t>
      </w:r>
      <w:r>
        <w:fldChar w:fldCharType="begin" w:fldLock="1"/>
      </w:r>
      <w:r>
        <w:instrText>ADDIN CSL_CITATION { "citationItems" : [ { "id" : "ITEM-1", "itemData" : { "DOI" : "10.1016/j.tranpol.2016.05.011", "ISSN" : "0967070X", "PMID" : "11", "abstract" : "This study empirically examines the demographic determinants of car ownership in Japan between 1980 and 2009. Unique car cohort data, composed of the car age and 11 car types, at the prefectural level, is analyzed. The primary reason for examining the demographic determinants of car ownership in Japan is because Japan is projected to face radical demographic changes in the next few decades. These projected changes include depopulation and an aging population with diminishing household size. This study will be the first empirical study of the car cohort model with large countrywide observations in the recent literature. This study classifies the demographic determinants into five categories: (I) longitudinal factors, (II) economic factors, (III) natural factors, (IV) social factors, and (V) other transports. Although some tendencies vary among car types, this study finds the following tendencies of ordinary car ownership (compact four-wheel drive trucks and regular and compact passenger cars). Regarding the longitudinal factors, the long-run effect is much higher than average in the recent literature, whereas the semi elasticity of car age is approximately 7%. Regarding the economic factors, the elasticities of income and fuel price on car ownership tend to be less intense than in earlier studies. Regarding the natural factors of population increase, the elasticities of population and average household size on car ownership tend to be negative. This indicates that a decrease in population and household size in Japan will accelerate car ownership. In addition, the ratio of elderly people has various effects depending on car types. Regarding the social factors of population increase, car ownership tends to be encouraged by the concentration of population within prefecture, and increased and decreased for relatively new (aged 2-11) and old (aged 12+) cars, respectively, by the concentration of population across prefectures. The former is probably due to a composite effect in urban and rural areas, whereas the latter may be a quick update cycle due to an effect of urbanization. Regarding other transports, the degrees of train and bus use tend to be negatively associated with ordinary car ownership. However, these effects are considerably small and often insignificant as in the literature. (C) 2016 Elsevier Ltd. All rights reserved.", "author" : [ { "dropping-particle" : "", "family" : "Yagi", "given" : "Michiyuki", "non-dropping-particle" : "", "parse-names" : false, "suffix" : "" }, { "dropping-particle" : "", "family" : "Managi", "given" : "Shunsuke", "non-dropping-particle" : "", "parse-names" : false, "suffix" : "" } ], "container-title" : "Transport Policy", "id" : "ITEM-1", "issued" : { "date-parts" : [ [ "2016", "8" ] ] }, "note" : "Transport Policy Transport Policy\nISI:000381536100004; Dt5Pw; Times Cited:1; Cited References Count:29", "page" : "37-53", "title" : "Demographic determinants of car ownership in Japan", "type" : "article-journal", "volume" : "50" }, "uris" : [ "http://www.mendeley.com/documents/?uuid=875afa2c-cb73-4d4f-b846-5f4001f31a9f" ] } ], "mendeley" : { "formattedCitation" : "(Yagi and Managi, 2016)", "plainTextFormattedCitation" : "(Yagi and Managi, 2016)", "previouslyFormattedCitation" : "(Yagi and Managi, 2016)" }, "properties" : { "noteIndex" : 0 }, "schema" : "https://github.com/citation-style-language/schema/raw/master/csl-citation.json" }</w:instrText>
      </w:r>
      <w:r>
        <w:fldChar w:fldCharType="separate"/>
      </w:r>
      <w:r w:rsidRPr="003C7141">
        <w:rPr>
          <w:noProof/>
        </w:rPr>
        <w:t>(Yagi and Managi, 2016)</w:t>
      </w:r>
      <w:r>
        <w:fldChar w:fldCharType="end"/>
      </w:r>
      <w:r>
        <w:t xml:space="preserve"> </w:t>
      </w:r>
    </w:p>
    <w:p w:rsidR="007210A8" w:rsidRDefault="007210A8" w:rsidP="007210A8"/>
    <w:p w:rsidR="007210A8" w:rsidRDefault="007210A8" w:rsidP="007210A8">
      <w:r>
        <w:lastRenderedPageBreak/>
        <w:t xml:space="preserve">Regarding location as an explanation, important regional differences in car use trends have been observed. In England, car use trends from the 1970s, defined as miles driven per person per year, differ depending on whether people live in Greater London, other cities or conurbations, or elsewhere. Car use peaked in Greater London in the early 1990s and in other cities in the early 2000s; in less urban areas they have plateaued rather than fallen substantially since the early 2000s.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fldChar w:fldCharType="separate"/>
      </w:r>
      <w:r w:rsidRPr="003C7141">
        <w:rPr>
          <w:noProof/>
        </w:rPr>
        <w:t>(Headicar, 2013)</w:t>
      </w:r>
      <w:r>
        <w:fldChar w:fldCharType="end"/>
      </w:r>
      <w:r>
        <w:t xml:space="preserve"> The changing shares of the population living in these three urban groupings of place is therefore expected to influence the extent of future trends in car use. </w:t>
      </w:r>
      <w:r>
        <w:fldChar w:fldCharType="begin" w:fldLock="1"/>
      </w:r>
      <w:r>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fldChar w:fldCharType="separate"/>
      </w:r>
      <w:r w:rsidRPr="003C7141">
        <w:rPr>
          <w:noProof/>
        </w:rPr>
        <w:t>(Headicar, 2013)</w:t>
      </w:r>
      <w:r>
        <w:fldChar w:fldCharType="end"/>
      </w:r>
      <w:r>
        <w:t xml:space="preserve"> Like Greater London, car ownership in and around Paris, France, peaked in the 1990s. </w:t>
      </w:r>
      <w:r>
        <w:fldChar w:fldCharType="begin" w:fldLock="1"/>
      </w:r>
      <w:r>
        <w:instrText>ADDIN CSL_CITATION { "citationItems" : [ { "id" : "ITEM-1", "itemData" : { "ISBN" : "0144-1647", "abstract" : "The objective is to analyse the evolution of car ownership and use in the Paris region according to the standard of living of households and the place of residence (Paris, inner suburbs and outer suburbs). Based on annual panel surveys from 1974 to 2013, we show that a maximum of car use has been reached in the 1990s in the Paris region but the date of appearance of car ownership and use saturation differs according to the zone of residence (earlier in the City of Paris). The Gini index and the Q4/Q1 ratio are also computed to describe the evolution of inequalities in the population. In the Paris region, car ownership and use inequalities have strongly reduced since the 1970s. However, the levels of inequalities are higher in dense areas than in the outer suburbs where the necessity to own a car tends to homogenise travel behaviour. Last, if the Gini index is low because global inequalities are weak, inequalities remain important for low-income groups, especially in the outer suburbs where the indicators have to be interpreted as indicators of inequity.", "author" : [ { "dropping-particle" : "", "family" : "Cornut", "given" : "B", "non-dropping-particle" : "", "parse-names" : false, "suffix" : "" }, { "dropping-particle" : "", "family" : "Madre", "given" : "J L", "non-dropping-particle" : "", "parse-names" : false, "suffix" : "" } ], "container-title" : "Transport Reviews", "id" : "ITEM-1", "issue" : "2", "issued" : { "date-parts" : [ [ "2017" ] ] }, "language" : "English", "note" : "Eo7Tg\nTimes Cited:1\nCited References Count:55", "page" : "227-244", "title" : "A longitudinal perspective on car ownership and use in relation with income inequalities in the Paris metropolitan area", "type" : "article-journal", "volume" : "37" }, "uris" : [ "http://www.mendeley.com/documents/?uuid=643296f2-f003-49be-aa8f-0deae7a6e046" ] } ], "mendeley" : { "formattedCitation" : "(Cornut and Madre, 2017)", "plainTextFormattedCitation" : "(Cornut and Madre, 2017)", "previouslyFormattedCitation" : "(Cornut and Madre, 2017)" }, "properties" : { "noteIndex" : 0 }, "schema" : "https://github.com/citation-style-language/schema/raw/master/csl-citation.json" }</w:instrText>
      </w:r>
      <w:r>
        <w:fldChar w:fldCharType="separate"/>
      </w:r>
      <w:r w:rsidRPr="003C7141">
        <w:rPr>
          <w:noProof/>
        </w:rPr>
        <w:t>(Cornut and Madre, 2017)</w:t>
      </w:r>
      <w:r>
        <w:fldChar w:fldCharType="end"/>
      </w:r>
      <w:r>
        <w:t xml:space="preserve"> Regional lags in Peak Car have also been found in the USA, with peak car travel being reached in Washington State in 1992, another 10 states by 2000, and almost all states by 2011. </w:t>
      </w:r>
      <w:r>
        <w:fldChar w:fldCharType="begin" w:fldLock="1"/>
      </w:r>
      <w:r>
        <w:instrText>ADDIN CSL_CITATION { "citationItems" : [ { "id" : "ITEM-1", "itemData" : { "DOI" : "10.3141/2531-05", "ISBN" : "0361-1981", "ISSN" : "0361-1981", "abstract" : "Peak car travel is an international phenomenon that became evident in the United States on a national scale in 2004. Potentially related to peak car travel is the decoupling of economic growth from driving levels. A wealth of research has addressed these phenomena on a national scale in the United States and other developed countries. Yet few studies have been undertaken on other geographic scales, especially the statewide scale in the United States. This study investigated U.S. state-level driving and economic patterns from 1980 to 2011 to understand occurring changes. The research results showed that peak car travel first occurred at the state level as early as 1992 in Washington State, whereas another 10 states peaked in 2000. By 2011, 48 of the 50 states had peaked. The longevity of this phenomenon at the state level provided evidence that peak car travel in the United States was a more permanent phenomenon than previously thought. In addition, the decoupling of economic growth from driving was evident at the state level. In the 1980s, these indicators were positively correlated at the state level. A significant change occurred by the 2000s, however, when any significant connection ceased for most states. For four of the earliest peak car travel states, the relationship between economic growth and driving turned negative. This finding showed that decreases in driving were not associated with negative economic consequences. Rather, in several states, driving reductions were now associated with increased, rather than decreased, economic growth.", "author" : [ { "dropping-particle" : "", "family" : "Garceau", "given" : "Timothy J", "non-dropping-particle" : "", "parse-names" : false, "suffix" : "" }, { "dropping-particle" : "", "family" : "Atkinson-Palombo", "given" : "Carol", "non-dropping-particle" : "", "parse-names" : false, "suffix" : "" }, { "dropping-particle" : "", "family" : "Garrick", "given" : "Norman", "non-dropping-particle" : "", "parse-names" : false, "suffix" : "" } ], "container-title" : "Transportation Research Record: Journal of the Transportation Research Board", "id" : "ITEM-1", "issue" : "2531", "issued" : { "date-parts" : [ [ "2015", "1" ] ] }, "language" : "English", "note" : "De8Te\nTimes Cited:0\nCited References Count:46", "page" : "36-44", "title" : "Peak Car Travel in the United States", "type" : "article-journal", "volume" : "2531" }, "uris" : [ "http://www.mendeley.com/documents/?uuid=1c9aefa4-1aac-42b5-a17b-4be92f559c8d" ] } ], "mendeley" : { "formattedCitation" : "(Garceau et al., 2015)", "plainTextFormattedCitation" : "(Garceau et al., 2015)", "previouslyFormattedCitation" : "(Garceau et al., 2015)" }, "properties" : { "noteIndex" : 0 }, "schema" : "https://github.com/citation-style-language/schema/raw/master/csl-citation.json" }</w:instrText>
      </w:r>
      <w:r>
        <w:fldChar w:fldCharType="separate"/>
      </w:r>
      <w:r w:rsidRPr="003C7141">
        <w:rPr>
          <w:noProof/>
        </w:rPr>
        <w:t>(Garceau et al., 2015)</w:t>
      </w:r>
      <w:r>
        <w:fldChar w:fldCharType="end"/>
      </w:r>
      <w:r>
        <w:t xml:space="preserve"> </w:t>
      </w:r>
    </w:p>
    <w:p w:rsidR="007210A8" w:rsidRDefault="007210A8" w:rsidP="00C24D8C"/>
    <w:p w:rsidR="007210A8" w:rsidRDefault="007210A8" w:rsidP="007210A8">
      <w:r>
        <w:t xml:space="preserve">There are some compelling theories for why ICT use may have been partially responsible for declining car use, and why this decline occurred largely within younger cohorts. In the USA, nearly 90% of shopping trips are made by car, </w:t>
      </w:r>
      <w:r>
        <w:fldChar w:fldCharType="begin" w:fldLock="1"/>
      </w:r>
      <w:r>
        <w:instrText>ADDIN CSL_CITATION { "citationItems" : [ { "id" : "ITEM-1", "itemData" : { "DOI" : "10.5198/jtlu.2015.739", "ISSN" : "1938-7849", "PMID" : "407", "abstract" : "Growing concerns about climate change and traffic congestion are motivating policymakers to find ways to encourage sustainable travel options. In the United States, where 88 percent of shopping trips are made by car, research identifying the factors that influence shopping mode choice can provide insight into ways to divert some of these trips to more sustainable alternatives. This paper aims to better explain the relationship between the built environment and shopping mode choice by examining how mode choice differs for the same individual across three different types of shopping destinations-downtown, strip center, and big box-in Davis, California. We conducted two cross-sectional online surveys in 2009 and 2010 with a total of 2043 respondents that asked questions about recent shopping. To understand the factors influencing mode choice at these three shopping destination types, we estimate binary logit models for choosing to use an active travel mode (bike or walk) to shop. Our results suggest that while distinct factors influence mode choice at the different destination types, simple infrastructure changes to the destination are not enough to encourage mode shift. Distance to shopping destinations and enjoying bicycling are the primary determinants of choosing active travel modes, while socio-demographic characteristics play a smaller role.", "author" : [ { "dropping-particle" : "", "family" : "Popovich", "given" : "Natalie D", "non-dropping-particle" : "", "parse-names" : false, "suffix" : "" }, { "dropping-particle" : "", "family" : "Handy", "given" : "Susan", "non-dropping-particle" : "", "parse-names" : false, "suffix" : "" } ], "container-title" : "Journal of Transport and Land Use", "id" : "ITEM-1", "issue" : "2", "issued" : { "date-parts" : [ [ "2015", "6", "1" ] ] }, "note" : "J Transp Land Use J Transp Land Use\nISI:000369914500008; Dd4Tc; Times Cited:1; Cited References Count:27", "page" : "149-170", "title" : "Downtown, strip centers, and big-box stores: Mode choice by shopping destination type in Davis, California", "type" : "article-journal", "volume" : "8" }, "uris" : [ "http://www.mendeley.com/documents/?uuid=356bd24d-3e8a-430e-b16a-b8d931d4386c" ] } ], "mendeley" : { "formattedCitation" : "(Popovich and Handy, 2015)", "plainTextFormattedCitation" : "(Popovich and Handy, 2015)", "previouslyFormattedCitation" : "(Popovich and Handy, 2015)" }, "properties" : { "noteIndex" : 0 }, "schema" : "https://github.com/citation-style-language/schema/raw/master/csl-citation.json" }</w:instrText>
      </w:r>
      <w:r>
        <w:fldChar w:fldCharType="separate"/>
      </w:r>
      <w:r w:rsidRPr="003C7141">
        <w:rPr>
          <w:noProof/>
        </w:rPr>
        <w:t>(Popovich and Handy, 2015)</w:t>
      </w:r>
      <w:r>
        <w:fldChar w:fldCharType="end"/>
      </w:r>
      <w:r>
        <w:t xml:space="preserve"> and so increasing use of online shopping amongst young adults may be one reason for declining car use overall. With ever improving ICT, teleworking has ever more potential to reduce the need for physical travel long distances for work purposes, but remote working remains marginalized in Ireland. </w:t>
      </w:r>
      <w:r>
        <w:fldChar w:fldCharType="begin" w:fldLock="1"/>
      </w:r>
      <w:r>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Hynes, 2014)", "plainTextFormattedCitation" : "(Hynes, 2014)", "previouslyFormattedCitation" : "(Hynes, 2014)" }, "properties" : { "noteIndex" : 0 }, "schema" : "https://github.com/citation-style-language/schema/raw/master/csl-citation.json" }</w:instrText>
      </w:r>
      <w:r>
        <w:fldChar w:fldCharType="separate"/>
      </w:r>
      <w:r w:rsidRPr="003C7141">
        <w:rPr>
          <w:noProof/>
        </w:rPr>
        <w:t>(Hynes, 2014)</w:t>
      </w:r>
      <w:r>
        <w:fldChar w:fldCharType="end"/>
      </w:r>
      <w:r>
        <w:t xml:space="preserve"> ICTs may both reduce the need for motor travel, and also allow for better organization and utilization of private vehicle stock through apps and information sharing platforms like Uber, enabling what’s sometimes referred to as ‘collaborative consumption’. </w:t>
      </w:r>
      <w:r>
        <w:fldChar w:fldCharType="begin" w:fldLock="1"/>
      </w:r>
      <w:r>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Hamari et al., 2016)", "plainTextFormattedCitation" : "(Hamari et al., 2016)", "previouslyFormattedCitation" : "(Hamari et al., 2016)" }, "properties" : { "noteIndex" : 0 }, "schema" : "https://github.com/citation-style-language/schema/raw/master/csl-citation.json" }</w:instrText>
      </w:r>
      <w:r>
        <w:fldChar w:fldCharType="separate"/>
      </w:r>
      <w:r w:rsidRPr="003C7141">
        <w:rPr>
          <w:noProof/>
        </w:rPr>
        <w:t>(Hamari et al., 2016)</w:t>
      </w:r>
      <w:r>
        <w:fldChar w:fldCharType="end"/>
      </w:r>
      <w:r>
        <w:t xml:space="preserve"> Despite this, when compared with other factors, ICTs do not appear a predominant explanation for the decline, with economic constraint and deferred life events appearing more powerful explanatory factors.</w:t>
      </w:r>
      <w:r>
        <w:fldChar w:fldCharType="begin" w:fldLock="1"/>
      </w:r>
      <w:r>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fldChar w:fldCharType="separate"/>
      </w:r>
      <w:r w:rsidRPr="003C7141">
        <w:rPr>
          <w:noProof/>
        </w:rPr>
        <w:t>(</w:t>
      </w:r>
      <w:proofErr w:type="spellStart"/>
      <w:r w:rsidRPr="003C7141">
        <w:rPr>
          <w:noProof/>
        </w:rPr>
        <w:t>Delbosc</w:t>
      </w:r>
      <w:proofErr w:type="spellEnd"/>
      <w:r w:rsidRPr="003C7141">
        <w:rPr>
          <w:noProof/>
        </w:rPr>
        <w:t xml:space="preserve"> and Currie, 2013)</w:t>
      </w:r>
      <w:r>
        <w:fldChar w:fldCharType="end"/>
      </w:r>
      <w:r>
        <w:t xml:space="preserve"> </w:t>
      </w:r>
    </w:p>
    <w:p w:rsidR="007210A8" w:rsidRDefault="007210A8" w:rsidP="007210A8"/>
    <w:p w:rsidR="007210A8" w:rsidRDefault="007210A8" w:rsidP="007210A8">
      <w:r>
        <w:t xml:space="preserve">It may be helpful to think about the various categories of explanation for declining auto-mobility amongst younger cohorts as having either a broadly optimistic choice-based or a broadly pessimistic constraint-based interpretation and implications for future </w:t>
      </w:r>
      <w:proofErr w:type="spellStart"/>
      <w:r>
        <w:t>mobilities</w:t>
      </w:r>
      <w:proofErr w:type="spellEnd"/>
      <w:r>
        <w:t xml:space="preserve"> and inequalities. By looking at highest educational qualifications, and seeing that mobility rates have declined the least for the most educated and the most for the least educated, we are inclined more towards a constraint-based interpretation, in which auto-mobility has become increasingly unaffordable for substantial sections of society, instead of a predominantly choice-based interpretation in which fewer people either need or want to drive cars. This is underlined by the observation that universities tend to be in cities with relatively high density and effective tr</w:t>
      </w:r>
      <w:r w:rsidR="005B6C04">
        <w:t xml:space="preserve">ansport links, and so the highest educational subgroup may often have particular low needs to drive, despite having very high rates of driving </w:t>
      </w:r>
      <w:proofErr w:type="spellStart"/>
      <w:r w:rsidR="005B6C04">
        <w:t>licence</w:t>
      </w:r>
      <w:proofErr w:type="spellEnd"/>
      <w:r w:rsidR="005B6C04">
        <w:t xml:space="preserve"> ownership. We suggest it is also supported by noting that inequalities in driving </w:t>
      </w:r>
      <w:proofErr w:type="spellStart"/>
      <w:r w:rsidR="005B6C04">
        <w:t>licences</w:t>
      </w:r>
      <w:proofErr w:type="spellEnd"/>
      <w:r w:rsidR="005B6C04">
        <w:t xml:space="preserve"> and car access by gender tend to be greatest amongst lower educational groups, which might be expected in households only just able to afford a single car and driver. </w:t>
      </w:r>
    </w:p>
    <w:p w:rsidR="005B6C04" w:rsidRDefault="005B6C04" w:rsidP="007210A8"/>
    <w:p w:rsidR="007210A8" w:rsidRDefault="005B6C04" w:rsidP="007210A8">
      <w:r>
        <w:t xml:space="preserve">Despite our pessimistic interpretation of the data and extant literature, suggesting getting priced out rather than opting out of car ownership is behind much of the trends, we remain hopeful and optimistic about the potential for technological change to lead to a more equitable and effective use of cars, alongside other transport modes, in the coming decades. </w:t>
      </w:r>
      <w:r w:rsidR="007210A8">
        <w:t xml:space="preserve">Car sharing schemes are one of the earliest means by which the car can be used more </w:t>
      </w:r>
      <w:r w:rsidR="007210A8">
        <w:lastRenderedPageBreak/>
        <w:t xml:space="preserve">efficiently as an asset, and the potential for accelerating car sharing </w:t>
      </w:r>
      <w:proofErr w:type="spellStart"/>
      <w:r w:rsidR="007210A8">
        <w:t>behaviours</w:t>
      </w:r>
      <w:proofErr w:type="spellEnd"/>
      <w:r w:rsidR="007210A8">
        <w:t xml:space="preserve"> through ICTs is as yet </w:t>
      </w:r>
      <w:proofErr w:type="spellStart"/>
      <w:r w:rsidR="007210A8">
        <w:t>unrealised</w:t>
      </w:r>
      <w:proofErr w:type="spellEnd"/>
      <w:r w:rsidR="007210A8">
        <w:t xml:space="preserve">. . In 1999 around 38,000 people were registered in car sharing schemes in European cities. </w:t>
      </w:r>
      <w:r w:rsidR="007210A8">
        <w:fldChar w:fldCharType="begin" w:fldLock="1"/>
      </w:r>
      <w:r w:rsidR="007210A8">
        <w:instrText>ADDIN CSL_CITATION { "citationItems" : [ { "id" : "ITEM-1", "itemData" : { "DOI" : "10.1016/S0921-8009(98)00109-8", "ISSN" : "09218009", "PMID" : "17283", "abstract" : "The shift from ownership to service use, often promoted in concepts of sustainability, has recently become available in private vehicle mobility. Currently 38 000 people in a number of European cities are participating. This example is used here, to analyze the characteristics of people sharing one 'material' product as well as to investigate which services they actually render. Different views on the latter imply different evaluations of the size of the market potential and different conclusions on the effectiveness of various policy instruments. When service use is a separate lifestyle, policy instruments have to ultimately foster it directly, rather than changing economic costs at the margin only. (C) 1999 Published by Elsevier Science B.V. All rights reserved.", "author" : [ { "dropping-particle" : "", "family" : "Prettenthaler", "given" : "Franz E", "non-dropping-particle" : "", "parse-names" : false, "suffix" : "" }, { "dropping-particle" : "", "family" : "Steininger", "given" : "Karl W", "non-dropping-particle" : "", "parse-names" : false, "suffix" : "" } ], "container-title" : "Ecological Economics", "id" : "ITEM-1", "issue" : "3", "issued" : { "date-parts" : [ [ "1999", "3" ] ] }, "note" : "Ecol Econ Ecol Econ\nISI:000079530900009; 183AM; Times Cited:38; Cited References Count:17", "page" : "443-453", "title" : "From ownership to service use lifestyle: the potential of car sharing", "type" : "article-journal", "volume" : "28" }, "uris" : [ "http://www.mendeley.com/documents/?uuid=3e175cd8-ecfa-4d83-b8ab-a8af0d528f54" ] } ], "mendeley" : { "formattedCitation" : "(Prettenthaler and Steininger, 1999)", "plainTextFormattedCitation" : "(Prettenthaler and Steininger, 1999)", "previouslyFormattedCitation" : "(Prettenthaler and Steininger, 1999)" }, "properties" : { "noteIndex" : 0 }, "schema" : "https://github.com/citation-style-language/schema/raw/master/csl-citation.json" }</w:instrText>
      </w:r>
      <w:r w:rsidR="007210A8">
        <w:fldChar w:fldCharType="separate"/>
      </w:r>
      <w:r w:rsidR="007210A8" w:rsidRPr="003C7141">
        <w:rPr>
          <w:noProof/>
        </w:rPr>
        <w:t>(Prettenthaler and Steininger, 1999)</w:t>
      </w:r>
      <w:r w:rsidR="007210A8">
        <w:fldChar w:fldCharType="end"/>
      </w:r>
      <w:r w:rsidR="007210A8">
        <w:t xml:space="preserve"> Increasing car sharing scheme adoption could potentially save around 84,000 </w:t>
      </w:r>
      <w:proofErr w:type="spellStart"/>
      <w:r w:rsidR="007210A8">
        <w:t>tonnes</w:t>
      </w:r>
      <w:proofErr w:type="spellEnd"/>
      <w:r w:rsidR="007210A8">
        <w:t xml:space="preserve"> of CO</w:t>
      </w:r>
      <w:r w:rsidR="007210A8">
        <w:rPr>
          <w:vertAlign w:val="subscript"/>
        </w:rPr>
        <w:t>2</w:t>
      </w:r>
      <w:r w:rsidR="007210A8">
        <w:t xml:space="preserve"> being emitted in Dublin per year, and over 200,000 </w:t>
      </w:r>
      <w:proofErr w:type="spellStart"/>
      <w:r w:rsidR="007210A8">
        <w:t>tonnes</w:t>
      </w:r>
      <w:proofErr w:type="spellEnd"/>
      <w:r w:rsidR="007210A8">
        <w:t xml:space="preserve"> of CO</w:t>
      </w:r>
      <w:r w:rsidR="007210A8">
        <w:rPr>
          <w:vertAlign w:val="subscript"/>
        </w:rPr>
        <w:t>2</w:t>
      </w:r>
      <w:r w:rsidR="007210A8">
        <w:t xml:space="preserve"> emission per year in Ireland as a whole. </w:t>
      </w:r>
      <w:r w:rsidR="007210A8">
        <w:fldChar w:fldCharType="begin" w:fldLock="1"/>
      </w:r>
      <w:r w:rsidR="007210A8">
        <w:instrText>ADDIN CSL_CITATION { "citationItems" : [ { "id" : "ITEM-1", "itemData" : { "DOI" : "10.1016/j.retrec.2016.10.001", "ISSN" : "07398859", "PMID" : "11", "abstract" : "To meet the binding annual Green House Gas (GHG) emission targets according to the European Union (EU) Effort Sharing Decision by 2020, transport related CO2 emissions are required to be reduced in Ireland. Internationally Car Sharing (CS) has been identified as a means of reducing car dependency and travel related CO2 emissions while still allowing users the benefits of car access. Rabbitt &amp; Ghosh (2013) established that CSS adoption would be beneficial to Dublin &amp; the benefits may extend to Ireland. This study extended the work by providing a detailed framework of evaluating economic and environmental impacts of joining CSS for both individuals and the collective society. The study also expanded the estimation of travel behaviour changes from the users in Dublin city to the potential users in the entire country of Ireland. The analysis identified that car owners who travel predominantly on alternative modes, could make significant travel cost and CO2 emission savings through joining CSS. The long-term benefits included a slower growth rate of car-ownership and in turn generating significantly high CO2 savings of 84 kt for Dublin and up to 229 kt for Ireland with some policy and financial support. (C) 2016 Published by Elsevier Ltd.", "author" : [ { "dropping-particle" : "", "family" : "Rabbitt", "given" : "Niamh", "non-dropping-particle" : "", "parse-names" : false, "suffix" : "" }, { "dropping-particle" : "", "family" : "Ghosh", "given" : "Bidisha", "non-dropping-particle" : "", "parse-names" : false, "suffix" : "" } ], "container-title" : "Research in Transportation Economics", "id" : "ITEM-1", "issued" : { "date-parts" : [ [ "2016", "9" ] ] }, "note" : "Res Transp Econ Res Transp Econ\nISI:000389113600002; Ed8Hw; Times Cited:0; Cited References Count:18", "page" : "3-12", "title" : "Economic and environmental impacts of organised Car Sharing Services: A case study of Ireland", "type" : "article-journal", "volume" : "57" }, "uris" : [ "http://www.mendeley.com/documents/?uuid=d106ef6d-57fa-422c-9b55-fdddcf4c4679" ] } ], "mendeley" : { "formattedCitation" : "(Rabbitt and Ghosh, 2016)", "plainTextFormattedCitation" : "(Rabbitt and Ghosh, 2016)", "previouslyFormattedCitation" : "(Rabbitt and Ghosh, 2016)" }, "properties" : { "noteIndex" : 0 }, "schema" : "https://github.com/citation-style-language/schema/raw/master/csl-citation.json" }</w:instrText>
      </w:r>
      <w:r w:rsidR="007210A8">
        <w:fldChar w:fldCharType="separate"/>
      </w:r>
      <w:r w:rsidR="007210A8" w:rsidRPr="003C7141">
        <w:rPr>
          <w:noProof/>
        </w:rPr>
        <w:t>(Rabbitt and Ghosh, 2016)</w:t>
      </w:r>
      <w:r w:rsidR="007210A8">
        <w:fldChar w:fldCharType="end"/>
      </w:r>
      <w:r w:rsidR="007210A8">
        <w:t xml:space="preserve"> Car sharing could encourage other transport modes, including active travel, and so has potential health benefits, as well as allowing an expensive and rapidly depreciating asset to be used more efficiently. </w:t>
      </w:r>
      <w:r w:rsidR="007210A8">
        <w:fldChar w:fldCharType="begin" w:fldLock="1"/>
      </w:r>
      <w:r w:rsidR="007210A8">
        <w:instrText>ADDIN CSL_CITATION { "citationItems" : [ { "id" : "ITEM-1", "itemData" : { "DOI" : "10.1016/j.jth.2013.07.003", "ISSN" : "22141405", "PMID" : "553", "abstract" : "Over the past two decades, carsharing has become a mainstream transportation mode for over a million users worldwide. It is thus far demonstrating some success in efforts to reduce reliance on the private car. While the economic and environmental impacts of carsharing are well explored, research to date has not addressed the potential health benefits to be gained from this emerging mode of transport. This article seeks to redress this deficiency through a novel exploration of the potential health benefits of carsharing. The article uses a health lens to problematise existing transport systems that are dominated by private car use. The conceptual potential for carsharing to address some of these problems is then explored. This potential is subsequently tested using a systematic review of existing literature. Peer-reviewed literature from 2005 to March 2013 was searched to identify evaluations of health outcomes associated with carsharing. A three step exclusion process was used to identify articles suitable for reporting. Data was then extracted for analysis using a standard code sheet developed for this study. Seven articles remained for reporting after the review process. All were published in transport related journals. There was very little inter-study similarity in design and substantial variation in the way results have been analysed and reported. These factors prevent estimation of pooled effects and limit conclusions from this data. Not withstanding the limits inherent to the data, this review finds that all studies demonstrated that carsharing reduced vehicle ownership and/or changed travel behaviour. These changes have potential health benefits. More rigorous scientific research is required to determine the health benefits of carsharing membership. Evidence to date warrants a conceptualisation of active transport as extending beyond walking, cycling and the use of public transport in future explorations of related health benefits. (C) 2013 Elsevier Ltd. All rights reserved.", "author" : [ { "dropping-particle" : "", "family" : "Kent", "given" : "Jennifer L", "non-dropping-particle" : "", "parse-names" : false, "suffix" : "" } ], "container-title" : "Journal of Transport &amp; Health", "id" : "ITEM-1", "issue" : "1", "issued" : { "date-parts" : [ [ "2014", "3" ] ] }, "note" : "J Transp Health J Transp Health\nISI:000349568400012; Cb3Zq; Times Cited:5; Cited References Count:88", "page" : "54-62", "title" : "Carsharing as active transport: What are the potential health benefits?", "type" : "article-journal", "volume" : "1" }, "uris" : [ "http://www.mendeley.com/documents/?uuid=e8331693-867d-4404-b20c-4acebf1946bf" ] } ], "mendeley" : { "formattedCitation" : "(Kent, 2014)", "plainTextFormattedCitation" : "(Kent, 2014)", "previouslyFormattedCitation" : "(Kent, 2014)" }, "properties" : { "noteIndex" : 0 }, "schema" : "https://github.com/citation-style-language/schema/raw/master/csl-citation.json" }</w:instrText>
      </w:r>
      <w:r w:rsidR="007210A8">
        <w:fldChar w:fldCharType="separate"/>
      </w:r>
      <w:r w:rsidR="007210A8" w:rsidRPr="003C7141">
        <w:rPr>
          <w:noProof/>
        </w:rPr>
        <w:t>(Kent, 2014)</w:t>
      </w:r>
      <w:r w:rsidR="007210A8">
        <w:fldChar w:fldCharType="end"/>
      </w:r>
      <w:r w:rsidR="007210A8">
        <w:t xml:space="preserve"> Car-sharing schemes have been shown to be more attractive to people who are already multi-model in their travel </w:t>
      </w:r>
      <w:proofErr w:type="spellStart"/>
      <w:r w:rsidR="007210A8">
        <w:t>behaviour</w:t>
      </w:r>
      <w:proofErr w:type="spellEnd"/>
      <w:r w:rsidR="007210A8">
        <w:t xml:space="preserve">, rather than mono-modal car users. Given that most, but not all, car trips by elderly people in the USA are of relatively short distance (8km or shorter), electric vehicles may be attractive within a car-sharing fleet for older drivers as long as non-electric vehicles are also available in the fleet for longer trips. </w:t>
      </w:r>
      <w:r w:rsidR="007210A8">
        <w:fldChar w:fldCharType="begin" w:fldLock="1"/>
      </w:r>
      <w:r w:rsidR="007210A8">
        <w:instrText>ADDIN CSL_CITATION { "citationItems" : [ { "id" : "ITEM-1", "itemData" : { "DOI" : "10.1080/15568318.2014.962675", "ISSN" : "1556-8318", "PMID" : "406", "abstract" : "By the year 2030, 57 million people will be over the age of 65 in the United States. Baby boomers drive approximately 17% more than other age groups and are active well past retirement. This article examines electric vehicle (EV) carsharing (short-term vehicle access) as a future alternative to vehicle ownership for older adults living on fixed incomes in a gated community to provide reduced-cost mobility and eliminate vehicle maintenance hassles. The authors conducted a study of the response to the EV carsharing concept in a senior community in northern California, between winter 2009 and spring 2011, to gauge early adoption potential. The study consisted of in-depth interviews (n = 7), four focus groups (n = 31), and survey data collection (n = 443) with residents of the Rossmoor Senior Adult Community in Walnut Creek, California. Eighty-three percent of survey respondents drive short distances often (8 km five times/month); 100% of interview participants plan their trips in advance; and 77% of focus group subjects made changes to their driving behavior due to high fuel prices. These findings are indicators that an EV carsharing program could potentially complement travel patterns and price sensitivity. Finally, the survey results indicate that 30% of all respondents were interested in participating in an EV carsharing program, while 36% may be interested. If the carsharing fleet also contained non-EVs, 71% of community-wide survey participants were interested or may be interested in participation. Inclusion of EVs and non-EVs in the carsharing fleet would likely increase interest and participation overall.", "author" : [ { "dropping-particle" : "", "family" : "Shaheen", "given" : "Susan", "non-dropping-particle" : "", "parse-names" : false, "suffix" : "" }, { "dropping-particle" : "", "family" : "Cano", "given" : "Lauren", "non-dropping-particle" : "", "parse-names" : false, "suffix" : "" }, { "dropping-particle" : "", "family" : "Camel", "given" : "Madonna", "non-dropping-particle" : "", "parse-names" : false, "suffix" : "" } ], "container-title" : "International Journal of Sustainable Transportation", "id" : "ITEM-1", "issue" : "5", "issued" : { "date-parts" : [ [ "2016", "5", "27" ] ] }, "note" : "Int J Sustain Transp Int J Sustain Transp\nISI:000374877000002; Dk4Hc; Times Cited:3; Cited References Count:45", "page" : "406-417", "title" : "Exploring electric vehicle carsharing as a mobility option for older adults: A case study of a senior adult community in the San Francisco Bay Area", "type" : "article-journal", "volume" : "10" }, "uris" : [ "http://www.mendeley.com/documents/?uuid=cb11b005-ffb0-46d7-94e5-08c132fba6b3" ] } ], "mendeley" : { "formattedCitation" : "(Shaheen et al., 2016)", "plainTextFormattedCitation" : "(Shaheen et al., 2016)", "previouslyFormattedCitation" : "(Shaheen et al., 2016)" }, "properties" : { "noteIndex" : 0 }, "schema" : "https://github.com/citation-style-language/schema/raw/master/csl-citation.json" }</w:instrText>
      </w:r>
      <w:r w:rsidR="007210A8">
        <w:fldChar w:fldCharType="separate"/>
      </w:r>
      <w:r w:rsidR="007210A8" w:rsidRPr="003C7141">
        <w:rPr>
          <w:noProof/>
        </w:rPr>
        <w:t>(Shaheen et al., 2016)</w:t>
      </w:r>
      <w:r w:rsidR="007210A8">
        <w:fldChar w:fldCharType="end"/>
      </w:r>
      <w:r w:rsidR="007210A8">
        <w:t xml:space="preserve"> </w:t>
      </w:r>
    </w:p>
    <w:p w:rsidR="005B6C04" w:rsidRDefault="005B6C04" w:rsidP="007210A8"/>
    <w:p w:rsidR="007210A8" w:rsidRDefault="007210A8" w:rsidP="007210A8">
      <w:r>
        <w:t>Car sharing schemes long predate autonomous vehicles as a viable means of shifting car use towards being a shared commodity. At least one car manufacturer has entered the car-sharing market, with a marketing strategy focused on ‘selling mobility instead of cars’.</w:t>
      </w:r>
      <w:r>
        <w:fldChar w:fldCharType="begin" w:fldLock="1"/>
      </w:r>
      <w:r>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Firnkorn and M\u00fcller, 2012)", "plainTextFormattedCitation" : "(Firnkorn and M\u00fcller, 2012)", "previouslyFormattedCitation" : "(Firnkorn and M\u00fcller, 2012)" }, "properties" : { "noteIndex" : 0 }, "schema" : "https://github.com/citation-style-language/schema/raw/master/csl-citation.json" }</w:instrText>
      </w:r>
      <w:r>
        <w:fldChar w:fldCharType="separate"/>
      </w:r>
      <w:r w:rsidRPr="003C7141">
        <w:rPr>
          <w:noProof/>
        </w:rPr>
        <w:t>(</w:t>
      </w:r>
      <w:proofErr w:type="spellStart"/>
      <w:r w:rsidRPr="003C7141">
        <w:rPr>
          <w:noProof/>
        </w:rPr>
        <w:t>Firnkorn</w:t>
      </w:r>
      <w:proofErr w:type="spellEnd"/>
      <w:r w:rsidRPr="003C7141">
        <w:rPr>
          <w:noProof/>
        </w:rPr>
        <w:t xml:space="preserve"> and Müller, 2012)</w:t>
      </w:r>
      <w:r>
        <w:fldChar w:fldCharType="end"/>
      </w:r>
      <w:r>
        <w:t xml:space="preserve"> The price of ride-sharing could be reduced, and so the attractiveness of ride-sharing more attractive, if the dominant platform operators (such as </w:t>
      </w:r>
      <w:proofErr w:type="spellStart"/>
      <w:r>
        <w:t>zimride</w:t>
      </w:r>
      <w:proofErr w:type="spellEnd"/>
      <w:r>
        <w:t xml:space="preserve">, </w:t>
      </w:r>
      <w:proofErr w:type="spellStart"/>
      <w:r>
        <w:t>blablacar</w:t>
      </w:r>
      <w:proofErr w:type="spellEnd"/>
      <w:r>
        <w:t xml:space="preserve">, and carpooling.com) who provide the information infrastructure to enable such schemes, were to improve their algorithms to better accommodate ‘multi-hop’ ride sharing. </w:t>
      </w:r>
      <w:r>
        <w:fldChar w:fldCharType="begin" w:fldLock="1"/>
      </w:r>
      <w:r>
        <w:instrText>ADDIN CSL_CITATION { "citationItems" : [ { "id" : "ITEM-1", "itemData" : { "DOI" : "10.1007/s12599-015-0396-y", "ISSN" : "2363-7005", "PMID" : "280", "abstract" : "Ride sharing allows to share costs of traveling by car, e.g., for fuel or highway tolls. Furthermore, it reduces congestion and emissions by making better use of vehicle capacities. Ride sharing is hence beneficial for drivers, riders, as well as society. While the concept has existed for decades, ubiquity of digital and mobile technology and user habituation to peer-to-peer services and electronic markets have resulted in particular growth in recent years. This paper explores the novel idea of multi-hop ride sharing and illustrates how information systems can leverage its potential. Based on empirical ride sharing data, we provide a quantitative analysis of the structure and the economics of electronic ride sharing markets. We explore the potential and competitiveness of multi-hop ride sharing and analyze its implications for platform operators. We find that multi-hop ride sharing proves competitive against other modes of transportation and has the potential to greatly increase ride availability and city connectedness, especially under high reliability requirements. To fully realize this potential, platform operators should implement multi-hop search, assume active control of pricing and booking processes, improve coordination of transfers, enhance data services, and try to expand their market share.", "author" : [ { "dropping-particle" : "", "family" : "Teubner", "given" : "Timm", "non-dropping-particle" : "", "parse-names" : false, "suffix" : "" }, { "dropping-particle" : "", "family" : "Flath", "given" : "Christoph M", "non-dropping-particle" : "", "parse-names" : false, "suffix" : "" } ], "container-title" : "Business &amp; Information Systems Engineering", "id" : "ITEM-1", "issue" : "5", "issued" : { "date-parts" : [ [ "2015", "10", "6" ] ] }, "note" : "Bus Inform Syst Eng+ Bus Inform Syst Eng+\nISI:000364561900003; Cv8Ty; Times Cited:2; Cited References Count:50", "page" : "311-324", "title" : "The Economics of Multi-Hop Ride Sharing", "type" : "article-journal", "volume" : "57" }, "uris" : [ "http://www.mendeley.com/documents/?uuid=83bd2622-f813-48db-9182-a62acd632cf3" ] } ], "mendeley" : { "formattedCitation" : "(Teubner and Flath, 2015)", "plainTextFormattedCitation" : "(Teubner and Flath, 2015)", "previouslyFormattedCitation" : "(Teubner and Flath, 2015)" }, "properties" : { "noteIndex" : 0 }, "schema" : "https://github.com/citation-style-language/schema/raw/master/csl-citation.json" }</w:instrText>
      </w:r>
      <w:r>
        <w:fldChar w:fldCharType="separate"/>
      </w:r>
      <w:r w:rsidRPr="003C7141">
        <w:rPr>
          <w:noProof/>
        </w:rPr>
        <w:t>(Teubner and Flath, 2015)</w:t>
      </w:r>
      <w:r>
        <w:fldChar w:fldCharType="end"/>
      </w:r>
      <w:r>
        <w:t xml:space="preserve"> Higher densities of both asset providers (car users) and asset providers (passengers) can also be expected to reduce prices and waiting times for this emerging travel mode, and so make them more economical and attractive in comparison to fully private car use. </w:t>
      </w:r>
      <w:r>
        <w:fldChar w:fldCharType="begin" w:fldLock="1"/>
      </w:r>
      <w:r>
        <w:instrText>ADDIN CSL_CITATION { "citationItems" : [ { "id" : "ITEM-1", "itemData" : { "DOI" : "10.1016/j.tranpol.2013.04.009", "ISSN" : "0967070X", "PMID" : "596",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 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c) 2013 Elsevier Ltd. All rights reserve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note" : "Transport Policy Transport Policy\nISI:000325238500008; Sp. Iss. SI; 229CD; Times Cited:15; Cited References Count:42", "page" : "64-73", "title" : "Factors affecting the adoption of vehicle sharing systems by young drivers", "type" : "article-journal", "volume" : "29" }, "uris" : [ "http://www.mendeley.com/documents/?uuid=06372f3f-5062-4c8f-8361-f2004c4e726f" ] } ], "mendeley" : { "formattedCitation" : "(Efthymiou et al., 2013)", "plainTextFormattedCitation" : "(Efthymiou et al., 2013)", "previouslyFormattedCitation" : "(Efthymiou et al., 2013)" }, "properties" : { "noteIndex" : 0 }, "schema" : "https://github.com/citation-style-language/schema/raw/master/csl-citation.json" }</w:instrText>
      </w:r>
      <w:r>
        <w:fldChar w:fldCharType="separate"/>
      </w:r>
      <w:r w:rsidRPr="003C7141">
        <w:rPr>
          <w:noProof/>
        </w:rPr>
        <w:t>(Efthymiou et al., 2013)</w:t>
      </w:r>
      <w:r>
        <w:fldChar w:fldCharType="end"/>
      </w:r>
    </w:p>
    <w:p w:rsidR="005B6C04" w:rsidRDefault="005B6C04" w:rsidP="007210A8"/>
    <w:p w:rsidR="007210A8" w:rsidRDefault="007210A8" w:rsidP="007210A8">
      <w:r>
        <w:t xml:space="preserve">Automated vehicles, like car sharing schemes, offer not just the possibility for replacing or blurring the public/private distinction in car ownership, but for augmenting train and coach use as well. </w:t>
      </w:r>
      <w:r>
        <w:fldChar w:fldCharType="begin" w:fldLock="1"/>
      </w:r>
      <w:r>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Yap et al., 2016)", "plainTextFormattedCitation" : "(Yap et al., 2016)", "previouslyFormattedCitation" : "(Yap et al., 2016)" }, "properties" : { "noteIndex" : 0 }, "schema" : "https://github.com/citation-style-language/schema/raw/master/csl-citation.json" }</w:instrText>
      </w:r>
      <w:r>
        <w:fldChar w:fldCharType="separate"/>
      </w:r>
      <w:r w:rsidRPr="003C7141">
        <w:rPr>
          <w:noProof/>
        </w:rPr>
        <w:t>(Yap et al., 2016)</w:t>
      </w:r>
      <w:r>
        <w:fldChar w:fldCharType="end"/>
      </w:r>
      <w:r>
        <w:t xml:space="preserve"> Autonomous car use and technology is still in its infancy, but offers the potential for cars to become more of an efficiently used shared asset rather than a private asset parked, and so not used, for most of the day. </w:t>
      </w:r>
      <w:r>
        <w:fldChar w:fldCharType="begin" w:fldLock="1"/>
      </w:r>
      <w:r>
        <w:instrText>ADDIN CSL_CITATION { "citationItems" : [ { "id" : "ITEM-1", "itemData" : { "DOI" : "10.1007/s40309-015-0071-z", "ISBN" : "2195-4194", "ISSN" : "2195-4194", "abstract" : "Certain developed countries have experienced the 'peak car' phenomenon. While this remains to be confirmed longitudinally, it looks certain that future mobility in Europe and elsewhere will be shaped by a particular technological development: driverless or autonomous transport. The 'autonomous car' ignites the imagination, yet the research and debate on this topic largely focus on the 'autonomous' and not adequately on the 'car' element. Like any new technological development, autonomous transport presents ample opportunities to better our mobility system, but similarly it carries risks and can lead into a future mobility that exacerbates, rather than relieves, current deficiencies of our mobility systems, including its high carbon and high cost characteristics. Now it is high time to explore these, before we lock ourselves into the autonomous car future. Using Low Carbon Mobility ( LCM) as a guiding framework to assess mobility patterns and based on an extensive literature review, this paper aims to explore where there is a gap between the likely and desirable outcomes when developing the autonomous car and suggest how we might reduce it. Moreover, enhancing on global empirical evidence and forecasts about the opportunities and threats emerging from ICT deployment in transport and initial evidence on the development of the autonomous car, the paper concludes that a desirable outcome will only come if technological development will be accompanied by a social change. A change where public and sharing will be seen as superior to private and individual transport, could make the autonomous car a blessing.", "author" : [ { "dropping-particle" : "", "family" : "Thomopoulos", "given" : "Nikolas", "non-dropping-particle" : "", "parse-names" : false, "suffix" : "" }, { "dropping-particle" : "", "family" : "Givoni", "given" : "Moshe", "non-dropping-particle" : "", "parse-names" : false, "suffix" : "" } ], "container-title" : "European Journal of Futures Research", "id" : "ITEM-1", "issue" : "1", "issued" : { "date-parts" : [ [ "2015", "12", "21" ] ] }, "language" : "English", "note" : "Dh0Hd\nTimes Cited:1\nCited References Count:100", "page" : "14", "title" : "The autonomous car\u2014a blessing or a curse for the future of low carbon mobility? An exploration of likely vs. desirable outcomes", "type" : "article-journal", "volume" : "3" }, "uris" : [ "http://www.mendeley.com/documents/?uuid=5633f76e-cf72-4b7d-9505-c2265f62d524" ] } ], "mendeley" : { "formattedCitation" : "(Thomopoulos and Givoni, 2015)", "plainTextFormattedCitation" : "(Thomopoulos and Givoni, 2015)", "previouslyFormattedCitation" : "(Thomopoulos and Givoni, 2015)" }, "properties" : { "noteIndex" : 0 }, "schema" : "https://github.com/citation-style-language/schema/raw/master/csl-citation.json" }</w:instrText>
      </w:r>
      <w:r>
        <w:fldChar w:fldCharType="separate"/>
      </w:r>
      <w:r w:rsidRPr="003C7141">
        <w:rPr>
          <w:noProof/>
        </w:rPr>
        <w:t>(Thomopoulos and Givoni, 2015)</w:t>
      </w:r>
      <w:r>
        <w:fldChar w:fldCharType="end"/>
      </w:r>
    </w:p>
    <w:p w:rsidR="007210A8" w:rsidRDefault="007210A8" w:rsidP="007210A8"/>
    <w:p w:rsidR="00E8341D" w:rsidRDefault="00E8341D" w:rsidP="00E8341D">
      <w:r>
        <w:t xml:space="preserve">Much simpler technologies, combined with better infrastructure, offer hope for healthier ageing through active travel. </w:t>
      </w:r>
      <w:r>
        <w:t>Although even within the famously cycle-friendly Netherlands younger people tend to cycle more than older people, rates of cycling are increasing amongst the elderly, including ‘Baby Boomers’ found resistant to modal change in the UK; this has partly been attributed to the availability of e-bikes as well as cycle infrastructure, suggesting the potential for technological innovations to increase active travel at older ages.</w:t>
      </w:r>
      <w:r>
        <w:fldChar w:fldCharType="begin" w:fldLock="1"/>
      </w:r>
      <w:r>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Harms et al., 2014)", "plainTextFormattedCitation" : "(Harms et al., 2014)", "previouslyFormattedCitation" : "(Harms et al., 2014)" }, "properties" : { "noteIndex" : 0 }, "schema" : "https://github.com/citation-style-language/schema/raw/master/csl-citation.json" }</w:instrText>
      </w:r>
      <w:r>
        <w:fldChar w:fldCharType="separate"/>
      </w:r>
      <w:r w:rsidRPr="003C7141">
        <w:rPr>
          <w:noProof/>
        </w:rPr>
        <w:t>(Harms et al., 2014)</w:t>
      </w:r>
      <w:r>
        <w:fldChar w:fldCharType="end"/>
      </w:r>
      <w:r>
        <w:t xml:space="preserve"> </w:t>
      </w:r>
    </w:p>
    <w:p w:rsidR="007210A8" w:rsidRDefault="007210A8" w:rsidP="00C24D8C"/>
    <w:p w:rsidR="007210A8" w:rsidRDefault="007210A8" w:rsidP="00C24D8C"/>
    <w:p w:rsidR="00E8341D" w:rsidRDefault="00E8341D" w:rsidP="00E8341D">
      <w:pPr>
        <w:pStyle w:val="Heading2"/>
        <w:rPr>
          <w:lang w:val="en-GB"/>
        </w:rPr>
      </w:pPr>
      <w:r>
        <w:t>Associations and effects of car use</w:t>
      </w:r>
    </w:p>
    <w:p w:rsidR="00E8341D" w:rsidRDefault="00E8341D" w:rsidP="00E8341D"/>
    <w:p w:rsidR="00E8341D" w:rsidRDefault="00E8341D" w:rsidP="00E8341D">
      <w:r>
        <w:t xml:space="preserve">Large scale adoption of more sustainable, active travel modes can lead to large scale improvements in public health; if some but not most people switch to active travel modes, however, cyclists and walkers experience higher risks of harm from air pollution and traffic </w:t>
      </w:r>
      <w:r>
        <w:lastRenderedPageBreak/>
        <w:t xml:space="preserve">accidents due to the car-using majority. </w:t>
      </w:r>
      <w:r>
        <w:fldChar w:fldCharType="begin" w:fldLock="1"/>
      </w:r>
      <w:r>
        <w:instrText>ADDIN CSL_CITATION { "citationItems" : [ { "id" : "ITEM-1", "itemData" : { "DOI" : "10.1016/j.envint.2011.02.003", "ISSN" : "01604120", "PMID" : "887", "abstract" : "Background: Substantial policy changes to control obesity, limit chronic disease, and reduce air pollution emissions, including greenhouse gasses, have been recommended. Transportation and planning policies that promote active travel by walking and cycling can contribute to these goals, potentially yielding further co-benefits. Little is known, however, about the interconnections among effects of policies considered, including potential unintended consequences. Objectives and methods: We review available literature regarding health impacts from policies that encourage active travel in the context of developing health impact assessment (HIA) models to help decision-makers propose better solutions for healthy environments. We identify important components of HIA models of modal shifts in active travel in response to transport policies and interventions. Results and discussion: Policies that increase active travel are likely to generate large individual health benefits through increases in physical activity for active travelers. Smaller, but population-wide benefits could accrue through reductions in air and noise pollution. Depending on conditions of policy implementations, risk tradeoffs are possible for some individuals who shift to active travel and consequently increase inhalation of air pollutants and exposure to traffic injuries. Well-designed policies may enhance health benefits through indirect outcomes such as improved social capital and diet, but these synergies are not sufficiently well understood to allow quantification at this time. Conclusion: Evaluating impacts of active travel policies is highly complex; however, many associations can be quantified. Identifying health-maximizing policies and conditions requires integrated HIAs. (C) 2011 Elsevier Ltd. All rights reserved.", "author" : [ { "dropping-particle" : "", "family" : "Nazelle", "given" : "Audrey", "non-dropping-particle" : "de", "parse-names" : false, "suffix" : "" }, { "dropping-particle" : "", "family" : "Nieuwenhuijsen", "given" : "Mark J", "non-dropping-particle" : "", "parse-names" : false, "suffix" : "" }, { "dropping-particle" : "", "family" : "Ant\u00f3", "given" : "Josep M.", "non-dropping-particle" : "", "parse-names" : false, "suffix" : "" }, { "dropping-particle" : "", "family" : "Brauer", "given" : "Michael", "non-dropping-particle" : "", "parse-names" : false, "suffix" : "" }, { "dropping-particle" : "", "family" : "Briggs", "given" : "David", "non-dropping-particle" : "", "parse-names" : false, "suffix" : "" }, { "dropping-particle" : "", "family" : "Braun-Fahrlander", "given" : "Charlotte", "non-dropping-particle" : "", "parse-names" : false, "suffix" : "" }, { "dropping-particle" : "", "family" : "Cavill", "given" : "Nick", "non-dropping-particle" : "", "parse-names" : false, "suffix" : "" }, { "dropping-particle" : "", "family" : "Cooper", "given" : "Ashley R", "non-dropping-particle" : "", "parse-names" : false, "suffix" : "" }, { "dropping-particle" : "", "family" : "Desqueyroux", "given" : "H\u00e9l\u00e8ne", "non-dropping-particle" : "", "parse-names" : false, "suffix" : "" }, { "dropping-particle" : "", "family" : "Fruin", "given" : "Scott", "non-dropping-particle" : "", "parse-names" : false, "suffix" : "" }, { "dropping-particle" : "", "family" : "Hoek", "given" : "Gerard", "non-dropping-particle" : "", "parse-names" : false, "suffix" : "" }, { "dropping-particle" : "", "family" : "Panis", "given" : "Luc Int", "non-dropping-particle" : "", "parse-names" : false, "suffix" : "" }, { "dropping-particle" : "", "family" : "Janssen", "given" : "Nicole", "non-dropping-particle" : "", "parse-names" : false, "suffix" : "" }, { "dropping-particle" : "", "family" : "Jerrett", "given" : "Michael", "non-dropping-particle" : "", "parse-names" : false, "suffix" : "" }, { "dropping-particle" : "", "family" : "Joffe", "given" : "Michael", "non-dropping-particle" : "", "parse-names" : false, "suffix" : "" }, { "dropping-particle" : "", "family" : "Andersen", "given" : "Zorana Jovanovic", "non-dropping-particle" : "", "parse-names" : false, "suffix" : "" }, { "dropping-particle" : "", "family" : "Kempen", "given" : "Elise", "non-dropping-particle" : "van", "parse-names" : false, "suffix" : "" }, { "dropping-particle" : "", "family" : "Kingham", "given" : "Simon", "non-dropping-particle" : "", "parse-names" : false, "suffix" : "" }, { "dropping-particle" : "", "family" : "Kubesch", "given" : "Nadine", "non-dropping-particle" : "", "parse-names" : false, "suffix" : "" }, { "dropping-particle" : "", "family" : "Leyden", "given" : "Kevin M", "non-dropping-particle" : "", "parse-names" : false, "suffix" : "" }, { "dropping-particle" : "", "family" : "Marshall", "given" : "Julian D", "non-dropping-particle" : "", "parse-names" : false, "suffix" : "" }, { "dropping-particle" : "", "family" : "Matamala", "given" : "Jaume", "non-dropping-particle" : "", "parse-names" : false, "suffix" : "" }, { "dropping-particle" : "", "family" : "Mellios", "given" : "Giorgos", "non-dropping-particle" : "", "parse-names" : false, "suffix" : "" }, { "dropping-particle" : "", "family" : "Mendez", "given" : "Michelle", "non-dropping-particle" : "", "parse-names" : false, "suffix" : "" }, { "dropping-particle" : "", "family" : "Nassif", "given" : "Hala", "non-dropping-particle" : "", "parse-names" : false, "suffix" : "" }, { "dropping-particle" : "", "family" : "Ogilvie", "given" : "David", "non-dropping-particle" : "", "parse-names" : false, "suffix" : "" }, { "dropping-particle" : "", "family" : "Peir\u00f3", "given" : "Rosana", "non-dropping-particle" : "", "parse-names" : false, "suffix" : "" }, { "dropping-particle" : "", "family" : "P\u00e9rez", "given" : "Katherine", "non-dropping-particle" : "", "parse-names" : false, "suffix" : "" }, { "dropping-particle" : "", "family" : "Rabl", "given" : "Ari", "non-dropping-particle" : "", "parse-names" : false, "suffix" : "" }, { "dropping-particle" : "", "family" : "Ragettli", "given" : "Martina", "non-dropping-particle" : "", "parse-names" : false, "suffix" : "" }, { "dropping-particle" : "", "family" : "Rodr\u00edguez", "given" : "Daniel", "non-dropping-particle" : "", "parse-names" : false, "suffix" : "" }, { "dropping-particle" : "", "family" : "Rojas", "given" : "David", "non-dropping-particle" : "", "parse-names" : false, "suffix" : "" }, { "dropping-particle" : "", "family" : "Ruiz", "given" : "Pablo", "non-dropping-particle" : "", "parse-names" : false, "suffix" : "" }, { "dropping-particle" : "", "family" : "Sallis", "given" : "James F", "non-dropping-particle" : "", "parse-names" : false, "suffix" : "" }, { "dropping-particle" : "", "family" : "Terwoert", "given" : "Jeroen", "non-dropping-particle" : "", "parse-names" : false, "suffix" : "" }, { "dropping-particle" : "", "family" : "Toussaint", "given" : "Jean-Fran\u00e7ois", "non-dropping-particle" : "", "parse-names" : false, "suffix" : "" }, { "dropping-particle" : "", "family" : "Tuomisto", "given" : "Jouni", "non-dropping-particle" : "", "parse-names" : false, "suffix" : "" }, { "dropping-particle" : "", "family" : "Zuurbier", "given" : "Moniek", "non-dropping-particle" : "", "parse-names" : false, "suffix" : "" }, { "dropping-particle" : "", "family" : "Lebret", "given" : "Erik", "non-dropping-particle" : "", "parse-names" : false, "suffix" : "" } ], "container-title" : "Environment International", "id" : "ITEM-1", "issue" : "4", "issued" : { "date-parts" : [ [ "2011", "5" ] ] }, "note" : "Environ Int Environ Int\nISI:000290085000012; 757KX; Times Cited:118; Cited References Count:159", "page" : "766-777", "title" : "Improving health through policies that promote active travel: A review of evidence to support integrated health impact assessment", "type" : "article-journal", "volume" : "37" }, "uris" : [ "http://www.mendeley.com/documents/?uuid=e6a4c3f7-2aa9-47ef-b313-e4a524122cde" ] } ], "mendeley" : { "formattedCitation" : "(de Nazelle et al., 2011)", "plainTextFormattedCitation" : "(de Nazelle et al., 2011)", "previouslyFormattedCitation" : "(de Nazelle et al., 2011)" }, "properties" : { "noteIndex" : 0 }, "schema" : "https://github.com/citation-style-language/schema/raw/master/csl-citation.json" }</w:instrText>
      </w:r>
      <w:r>
        <w:fldChar w:fldCharType="separate"/>
      </w:r>
      <w:r w:rsidRPr="003C7141">
        <w:rPr>
          <w:noProof/>
        </w:rPr>
        <w:t>(de Nazelle et al., 2011)</w:t>
      </w:r>
      <w:r>
        <w:fldChar w:fldCharType="end"/>
      </w:r>
      <w:r>
        <w:t xml:space="preserve"> A cost-utility analysis of cycling in the USA has, however, estimated that the health benefits of cycling are still likely to outweigh the additional health risks of these factors. </w:t>
      </w:r>
      <w:r>
        <w:fldChar w:fldCharType="begin" w:fldLock="1"/>
      </w:r>
      <w:r>
        <w:instrText>ADDIN CSL_CITATION { "citationItems" : [ { "id" : "ITEM-1", "itemData" : { "DOI" : "10.1016/j.ypmed.2014.03.015", "ISSN" : "00917435", "PMID" : "540", "abstract" : "Objective. To assess the net impact on U.S. longevity of the decision to commute by bicycle rather than automobile. Methods. We construct fatality rates per distance traveled using official statistics and denominators from the 2009 National Household Travel Survey. We model the life-table impact of switching from auto to bicycle commuting. Key factors are increased risks from road accidents and reduced risks from enhanced cardiovascular health. Results. Bicycling fatality rates in the U.S. are an order of magnitude higher than in Western Europe. Risks punish both young and old, while the health benefits guard against causes of mortality that rise rapidly with age. Although the protective effects of bicycling appear significant, it may be optimal to wait until later ages to initiate regular bicycle commuting in the current U.S. risk environment, especially if individuals discount future life years. Conclusions. The lifetime health benefits of bicycle commuting appear to outweigh the risks in the U.S., but individuals who sufficiently discount or disbelieve the health benefits may delay or avoid bicycling. Bicycling in middle age avoids much fatality risk while capturing health benefits. Significant cross-state variations in bicycling mortality suggest that improvements in the built environment might spur changes in transit mode. (C) 2014 Elsevier Inc. All rights reserved.", "author" : [ { "dropping-particle" : "", "family" : "Edwards", "given" : "Ryan D", "non-dropping-particle" : "", "parse-names" : false, "suffix" : "" }, { "dropping-particle" : "", "family" : "Mason", "given" : "Carl N", "non-dropping-particle" : "", "parse-names" : false, "suffix" : "" } ], "container-title" : "Preventive Medicine", "id" : "ITEM-1", "issued" : { "date-parts" : [ [ "2014", "7" ] ] }, "note" : "Prev Med Prev Med\nISI:000337773200002; Aj6Ax; Times Cited:6; Cited References Count:36", "page" : "8-13", "title" : "Spinning the wheels and rolling the dice: Life-cycle risks and benefits of bicycle commuting in the U.S.", "type" : "article-journal", "volume" : "64" }, "uris" : [ "http://www.mendeley.com/documents/?uuid=fe2de68e-e486-4823-80dd-e3ab70f02bf5" ] } ], "mendeley" : { "formattedCitation" : "(Edwards and Mason, 2014)", "plainTextFormattedCitation" : "(Edwards and Mason, 2014)", "previouslyFormattedCitation" : "(Edwards and Mason, 2014)" }, "properties" : { "noteIndex" : 0 }, "schema" : "https://github.com/citation-style-language/schema/raw/master/csl-citation.json" }</w:instrText>
      </w:r>
      <w:r>
        <w:fldChar w:fldCharType="separate"/>
      </w:r>
      <w:r w:rsidRPr="003C7141">
        <w:rPr>
          <w:noProof/>
        </w:rPr>
        <w:t>(Edwards and Mason, 2014)</w:t>
      </w:r>
      <w:r>
        <w:fldChar w:fldCharType="end"/>
      </w:r>
      <w:r>
        <w:t xml:space="preserve"> Health economic modelling suggests that reducing car use and increasing walking and cycling could lead to substantive increases in disability adjusted life years (DALYs) in UK populations, by reducing exposure to harm from air pollution, road traffic injuries, and low physical activity. </w:t>
      </w:r>
      <w:r>
        <w:fldChar w:fldCharType="begin" w:fldLock="1"/>
      </w:r>
      <w:r>
        <w:instrText>ADDIN CSL_CITATION { "citationItems" : [ { "id" : "ITEM-1", "itemData" : { "DOI" : "10.1371/journal.pone.0051462", "ISSN" : "1932-6203", "PMID" : "717", "abstract" : "Background: Achieving health benefits while reducing greenhouse gas emissions from transport offers a potential policy win-win; the magnitude of potential benefits, however, is likely to vary. This study uses an Integrated Transport and Health Impact Modelling tool (ITHIM) to evaluate the health and environmental impacts of high walking and cycling transport scenarios for English and Welsh urban areas outside London. Methods: Three scenarios with increased walking and cycling and lower car use were generated based upon the Visions 2030 Walking and Cycling project. Changes to carbon dioxide emissions were estimated by environmental modelling. Health impact assessment modelling was used to estimate changes in Disability Adjusted Life Years (DALYs) resulting from changes in exposure to air pollution, road traffic injury risk, and physical activity. We compare the findings of the model with results generated using the World Health Organization's Health Economic Assessment of Transport (HEAT) tools. Results: This study found considerable reductions in disease burden under all three scenarios, with the largest health benefits attributed to reductions in ischemic heart disease. The pathways that produced the largest benefits were, in order, physical activity, road traffic injuries, and air pollution. The choice of dose response relationship for physical activity had a large impact on the size of the benefits. Modelling the impact on all-cause mortality rather than through individual diseases suggested larger benefits. Using the best available evidence we found fewer road traffic injuries for all scenarios compared with baseline but alternative assumptions suggested potential increases. Conclusions: Methods to estimate the health impacts from transport related physical activity and injury risk are in their infancy; this study has demonstrated an integration of transport and health impact modelling approaches. The findings add to the case for a move from car transport to walking and cycling, and have implications for empirical and modelling research.", "author" : [ { "dropping-particle" : "", "family" : "Woodcock", "given" : "James", "non-dropping-particle" : "", "parse-names" : false, "suffix" : "" }, { "dropping-particle" : "", "family" : "Givoni", "given" : "Moshe", "non-dropping-particle" : "", "parse-names" : false, "suffix" : "" }, { "dropping-particle" : "", "family" : "Morgan", "given" : "Andrei Scott", "non-dropping-particle" : "", "parse-names" : false, "suffix" : "" } ], "container-title" : "PLoS ONE", "editor" : [ { "dropping-particle" : "", "family" : "Barengo", "given" : "Noel Christopher", "non-dropping-particle" : "", "parse-names" : false, "suffix" : "" } ], "id" : "ITEM-1", "issue" : "1", "issued" : { "date-parts" : [ [ "2013", "1", "9" ] ] }, "note" : "Plos One Plos One\nISI:000313551500005; 070YR; Times Cited:41; Cited References Count:53", "page" : "e51462", "title" : "Health Impact Modelling of Active Travel Visions for England and Wales Using an Integrated Transport and Health Impact Modelling Tool (ITHIM)", "type" : "article-journal", "volume" : "8" }, "uris" : [ "http://www.mendeley.com/documents/?uuid=ddc775a2-7240-4125-9c86-bdd99bbdafb2" ] } ], "mendeley" : { "formattedCitation" : "(Woodcock et al., 2013)", "plainTextFormattedCitation" : "(Woodcock et al., 2013)", "previouslyFormattedCitation" : "(Woodcock et al., 2013)" }, "properties" : { "noteIndex" : 0 }, "schema" : "https://github.com/citation-style-language/schema/raw/master/csl-citation.json" }</w:instrText>
      </w:r>
      <w:r>
        <w:fldChar w:fldCharType="separate"/>
      </w:r>
      <w:r w:rsidRPr="003C7141">
        <w:rPr>
          <w:noProof/>
        </w:rPr>
        <w:t>(Woodcock et al., 2013)</w:t>
      </w:r>
      <w:r>
        <w:fldChar w:fldCharType="end"/>
      </w:r>
      <w:r>
        <w:t xml:space="preserve"> Similar research based on a cross sectional survey in Melbourne, Australia, has also estimated potential health benefits of increasing active in DALYs, and noted that people living closer to urban </w:t>
      </w:r>
      <w:proofErr w:type="spellStart"/>
      <w:r>
        <w:t>centres</w:t>
      </w:r>
      <w:proofErr w:type="spellEnd"/>
      <w:r>
        <w:t xml:space="preserve"> are more likely to have adequate levels of physical activity. </w:t>
      </w:r>
      <w:r>
        <w:fldChar w:fldCharType="begin" w:fldLock="1"/>
      </w:r>
      <w:r>
        <w:instrText>ADDIN CSL_CITATION { "citationItems" : [ { "id" : "ITEM-1", "itemData" : { "DOI" : "10.1071/HE14057", "ISSN" : "1036-1073", "PMID" : "439", "abstract" : "Issue Addressed: Using the known health impacts of physical activity (PA), levels of incidental PA in Melbourne were analysed, and after determining key behavioural associations, economic modelling estimated potential long-term health and economic benefits of changes in active transport (AT) patterns. Methods: A cross-sectional survey (VISTA07-08) obtained daily travel data from 29 840 individuals of all ages in Melbourne evenly spread over 364 days of the year. Correlates of adequate PA were analysed. The health and economic impact of changes in AT from postulated changes in (1) mode of transport, and (2) transport use by urban sub-region, were modelled. Results: 15.1% of individuals had adequate incidental PA. Private vehicle users averaged 10.0 min PA, publictransport users 35.2 min and walkers/cyclists 38.3 min daily. Distance from city centre was strongly inversely correlated with adequate PA. Conservative modelling of postulated changes in AT patterns found annual savings of 34-272 deaths, 114-903 new cases of disease and 442-3511 DALYs. Lifetime savings accounted for 17300-70 100 days of home-based/leisure time production, and savings of $1.5-12.2 million in the health sector and $2.9-22.9 million in production. Conclusions: Public transport users, walkers, cyclists and those living closer to the city centre were more likely to gain travel-related PA sufficient for health benefits. Both transport mode and urban location were associated with levels of travel-related PA that have significant health and financial impacts. So what? Improving population levels of incidental PA may improve health and economic outcomes. This may require changes in urban and transport infrastructure.", "author" : [ { "dropping-particle" : "", "family" : "Beavis", "given" : "Margaret J", "non-dropping-particle" : "", "parse-names" : false, "suffix" : "" }, { "dropping-particle" : "", "family" : "Moodie", "given" : "Marj", "non-dropping-particle" : "", "parse-names" : false, "suffix" : "" } ], "container-title" : "Health Promotion Journal of Australia", "id" : "ITEM-1", "issue" : "3", "issued" : { "date-parts" : [ [ "2014" ] ] }, "note" : "Health Promot J Aust Health Promot J Aust\nISI:000346892500005; Ax4Gw; Times Cited:3; Cited References Count:46", "page" : "174", "title" : "Incidental physical activity in Melbourne, Australia: health and economic impacts of mode of transport and suburban location", "type" : "article-journal", "volume" : "25" }, "uris" : [ "http://www.mendeley.com/documents/?uuid=21544f85-9d7c-47e8-a169-f662c4f78fd7" ] } ], "mendeley" : { "formattedCitation" : "(Beavis and Moodie, 2014)", "plainTextFormattedCitation" : "(Beavis and Moodie, 2014)", "previouslyFormattedCitation" : "(Beavis and Moodie, 2014)" }, "properties" : { "noteIndex" : 0 }, "schema" : "https://github.com/citation-style-language/schema/raw/master/csl-citation.json" }</w:instrText>
      </w:r>
      <w:r>
        <w:fldChar w:fldCharType="separate"/>
      </w:r>
      <w:r w:rsidRPr="003C7141">
        <w:rPr>
          <w:noProof/>
        </w:rPr>
        <w:t>(Beavis and Moodie, 2014)</w:t>
      </w:r>
      <w:r>
        <w:fldChar w:fldCharType="end"/>
      </w:r>
      <w:r>
        <w:t xml:space="preserve"> A similar exercise to estimate the health impacts (in DALYs) of road transport in New Zealand found lower levels of harm to health from air pollution and noise than in many other countries, but that heavy good vehicles were responsible for a disproportionately large share of attributable deaths. </w:t>
      </w:r>
      <w:r>
        <w:fldChar w:fldCharType="begin" w:fldLock="1"/>
      </w:r>
      <w:r>
        <w:instrText>ADDIN CSL_CITATION { "citationItems" : [ { "id" : "ITEM-1", "itemData" : { "DOI" : "10.3390/ijerph13010061", "ISSN" : "1660-4601", "PMID" : "236", "abstract" : "An integrated environmental health impact assessment of road transport in New Zealand was carried out, using a rapid assessment. The disease and injury burden was assessed from traffic-related accidents, air pollution, noise and physical (in) activity, and impacts attributed back to modal source. In total, road transport was found to be responsible for 650 deaths in 2012 (2.1% of annual mortality): 308 from traffic accidents, 283 as a result of air pollution, and 59 from noise. Together with morbidity, these represent a total burden of disease of 26,610 disability-adjusted life years (DALYs). An estimated 40 deaths and 1874 DALYs were avoided through active transport. Cars are responsible for about 52% of attributable deaths, but heavy goods vehicles (6% of vehicle kilometres travelled, vkt) accounted for 21% of deaths. Motorcycles (1 per cent of vkt) are implicated in nearly 8% of deaths. Overall, impacts of traffic-related air pollution and noise are low compared to other developed countries, but road accident rates are high. Results highlight the need for policies targeted at road accidents, and especially at heavy goods vehicles and motorcycles, along with more general action to reduce the reliance on private road transport. The study also provides a framework for national indicator development.", "author" : [ { "dropping-particle" : "", "family" : "Briggs", "given" : "David", "non-dropping-particle" : "", "parse-names" : false, "suffix" : "" }, { "dropping-particle" : "", "family" : "Mason", "given" : "Kylie", "non-dropping-particle" : "", "parse-names" : false, "suffix" : "" }, { "dropping-particle" : "", "family" : "Borman", "given" : "Barry", "non-dropping-particle" : "", "parse-names" : false, "suffix" : "" } ], "container-title" : "International Journal of Environmental Research and Public Health", "id" : "ITEM-1", "issue" : "1", "issued" : { "date-parts" : [ [ "2015", "12", "22" ] ] }, "note" : "Int J Env Res Pub He Int J Env Res Pub He\nISI:000374186100080; Dj4Oo; Times Cited:0; Cited References Count:78", "page" : "61", "title" : "Rapid Assessment of Environmental Health Impacts for Policy Support: The Example of Road Transport in New Zealand", "type" : "article-journal", "volume" : "13" }, "uris" : [ "http://www.mendeley.com/documents/?uuid=a52d678c-d618-4d08-895b-0638adc32a3c" ] } ], "mendeley" : { "formattedCitation" : "(Briggs et al., 2015)", "plainTextFormattedCitation" : "(Briggs et al., 2015)", "previouslyFormattedCitation" : "(Briggs et al., 2015)" }, "properties" : { "noteIndex" : 0 }, "schema" : "https://github.com/citation-style-language/schema/raw/master/csl-citation.json" }</w:instrText>
      </w:r>
      <w:r>
        <w:fldChar w:fldCharType="separate"/>
      </w:r>
      <w:r w:rsidRPr="003C7141">
        <w:rPr>
          <w:noProof/>
        </w:rPr>
        <w:t>(Briggs et al., 2015)</w:t>
      </w:r>
      <w:r>
        <w:fldChar w:fldCharType="end"/>
      </w:r>
      <w:r>
        <w:t xml:space="preserve"> A similar health impact assessment in the Belgian city of Flanders, which has both high air pollution but also high rates of cycling, also estimated that a modal shift from car use to active travel would confer greater health benefits than harms. </w:t>
      </w:r>
      <w:r>
        <w:fldChar w:fldCharType="begin" w:fldLock="1"/>
      </w:r>
      <w:r>
        <w:instrText>ADDIN CSL_CITATION { "citationItems" : [ { "id" : "ITEM-1", "itemData" : { "DOI" : "10.1016/j.jth.2015.08.003", "ISSN" : "22141405", "PMID" : "252", "abstract" : "In Flanders, a European hot spot for air pollution, alternatives to car transport are put in place to increase the daily level of physical activity (PA) among the population and reduce air pollution and global warming. To evaluate the economic impact of increased PA (cycling and walking), a health impact model was developed for a given volume of PA, relative to car use, within a defined population in Flanders. Flanders is an interesting region because of the combination of high air pollution, high cycling volumes and good data availability e.g on crashes and PA. The model uses two health indicators: external costs and DALYs. Considered impacts in the model are: mortality and morbidity related to increased PA, air pollution exposure for society and active individuals and crash risks. In addition to health, external costs for CO2 emission, congestion and noise exposure can be considered. The model was applied to the new bicycle highways Antwerp Mechelen and Leuven Brussels, which were built near important traffic axes to provide the densely populated region with an alternative to car use. Different sensitivity analyses with a variable number of cyclists and travelled distances were elaborated to check the robustness of the results. Overall, the conclusion was that increased PA outweighed other impacts. The benefit:cost ratio for health impact and infrastructure construction costs was mainly positive, even with conservative assumptions and when the impacts of congestion, noise and reduced CO2 were not accounted for. When reduced congestion was added to the model, benefit:cost ratios largely exceeded one. The model can be used in a retrospective way to analyse previous investments or can be applied to new policy decisions. The presented model is tailored here to the Flemish context for crash risks and air pollution but parameters can easily be adapted to reflect conditions in other regions. (C) 2015 Elsevier Ltd. All rights reserved.", "author" : [ { "dropping-particle" : "", "family" : "Buekers", "given" : "Jurgen", "non-dropping-particle" : "", "parse-names" : false, "suffix" : "" }, { "dropping-particle" : "", "family" : "Dons", "given" : "Evi", "non-dropping-particle" : "", "parse-names" : false, "suffix" : "" }, { "dropping-particle" : "", "family" : "Elen", "given" : "Bart", "non-dropping-particle" : "", "parse-names" : false, "suffix" : "" }, { "dropping-particle" : "", "family" : "Int Panis", "given" : "Luc", "non-dropping-particle" : "", "parse-names" : false, "suffix" : "" } ], "container-title" : "Journal of Transport &amp; Health", "id" : "ITEM-1", "issue" : "4", "issued" : { "date-parts" : [ [ "2015", "12" ] ] }, "note" : "J Transp Health J Transp Health\nISI:000366788200013; Cz0Ik; Times Cited:2; Cited References Count:95", "page" : "549-562", "title" : "Health impact model for modal shift from car use to cycling or walking in Flanders: application to two bicycle highways", "type" : "article-journal", "volume" : "2" }, "uris" : [ "http://www.mendeley.com/documents/?uuid=835aa1e2-dcfb-4313-9344-c05b64a36cc9" ] } ], "mendeley" : { "formattedCitation" : "(Buekers et al., 2015)", "plainTextFormattedCitation" : "(Buekers et al., 2015)", "previouslyFormattedCitation" : "(Buekers et al., 2015)" }, "properties" : { "noteIndex" : 0 }, "schema" : "https://github.com/citation-style-language/schema/raw/master/csl-citation.json" }</w:instrText>
      </w:r>
      <w:r>
        <w:fldChar w:fldCharType="separate"/>
      </w:r>
      <w:r w:rsidRPr="003C7141">
        <w:rPr>
          <w:noProof/>
        </w:rPr>
        <w:t>(Buekers et al., 2015)</w:t>
      </w:r>
      <w:r>
        <w:fldChar w:fldCharType="end"/>
      </w:r>
      <w:r>
        <w:t xml:space="preserve"> A large scale EU-funded project to explore these issues throughout Europe is currently in progress. </w:t>
      </w:r>
      <w:r>
        <w:fldChar w:fldCharType="begin" w:fldLock="1"/>
      </w:r>
      <w:r>
        <w:instrText>ADDIN CSL_CITATION { "citationItems" : [ { "id" : "ITEM-1", "itemData" : { "DOI" : "10.1136/bmjopen-2015-009924", "ISSN" : "2044-6055", "PMID" : "237", "abstract" : "Introduction: Only one-third of the European population meets the minimum recommended levels of physical activity (PA). Physical inactivity is a major risk factor for non-communicable diseases. Walking and cycling for transport (active mobility, AM) are well suited to provide regular PA. The European research project Physical Activity through Sustainable Transport Approaches (PASTA) pursues the following aims: (1) to investigate correlates and interrelations of AM, PA, air pollution and crash risk; (2) to evaluate the effectiveness of selected interventions to promote AM; (3) to improve health impact assessment (HIA) of AM; (4) to foster the exchange between the disciplines of public health and transport planning, and between research and practice. Methods and analysis: PASTA pursues a mixed-method and multilevel approach that is consistently applied in seven case study cities. Determinants of AM and the evaluation of measures to increase AM are investigated through a large scale longitudinal survey, with overall 14 000 respondents participating in Antwerp, Barcelona, London, Orebro, Rome, Vienna and Zurich. Contextual factors are systematically gathered in each city. PASTA generates empirical findings to improve HIA for AM, for example, with estimates of crash risks, factors on AM-PA substitution and carbon emissions savings from mode shifts. Findings from PASTA will inform WHO's online Health Economic Assessment Tool on the health benefits from cycling and/or walking. The study's wide scope, the combination of qualitative and quantitative methods and health and transport methods, the innovative survey design, the general and city-specific analyses, and the transdisciplinary composition of the consortium and the wider network of partners promise highly relevant insights for research and practice. Ethics and dissemination: Ethics approval has been obtained by the local ethics committees in the countries where the work is being conducted, and sent to the European Commission before the start of the survey. The PASTA website (http://www.pastaproject.eu) is at the core of all communication and dissemination activities.", "author" : [ { "dropping-particle" : "", "family" : "Gerike", "given" : "Regine", "non-dropping-particle" : "", "parse-names" : false, "suffix" : "" }, { "dropping-particle" : "", "family" : "Nazelle", "given" : "Audrey", "non-dropping-particle" : "de", "parse-names" : false, "suffix" : "" }, { "dropping-particle" : "", "family" : "Nieuwenhuijsen", "given" : "Mark", "non-dropping-particle" : "", "parse-names" : false, "suffix" : "" }, { "dropping-particle" : "", "family" : "Panis", "given" : "Luc Int", "non-dropping-particle" : "", "parse-names" : false, "suffix" : "" }, { "dropping-particle" : "", "family" : "Anaya", "given" : "Esther", "non-dropping-particle" : "", "parse-names" : false, "suffix" : "" }, { "dropping-particle" : "", "family" : "Avila-Palencia", "given" : "Ione", "non-dropping-particle" : "", "parse-names" : false, "suffix" : "" }, { "dropping-particle" : "", "family" : "Boschetti", "given" : "Florinda", "non-dropping-particle" : "", "parse-names" : false, "suffix" : "" }, { "dropping-particle" : "", "family" : "Brand", "given" : "Christian", "non-dropping-particle" : "", "parse-names" : false, "suffix" : "" }, { "dropping-particle" : "", "family" : "Cole-Hunter", "given" : "Tom", "non-dropping-particle" : "", "parse-names" : false, "suffix" : "" }, { "dropping-particle" : "", "family" : "Dons", "given" : "Evi", "non-dropping-particle" : "", "parse-names" : false, "suffix" : "" }, { "dropping-particle" : "", "family" : "Eriksson", "given" : "Ulf", "non-dropping-particle" : "", "parse-names" : false, "suffix" : "" }, { "dropping-particle" : "", "family" : "Gaupp-Berghausen", "given" : "Mailin", "non-dropping-particle" : "", "parse-names" : false, "suffix" : "" }, { "dropping-particle" : "", "family" : "Kahlmeier", "given" : "Sonja", "non-dropping-particle" : "", "parse-names" : false, "suffix" : "" }, { "dropping-particle" : "", "family" : "Laeremans", "given" : "Michelle", "non-dropping-particle" : "", "parse-names" : false, "suffix" : "" }, { "dropping-particle" : "", "family" : "Mueller", "given" : "Natalie", "non-dropping-particle" : "", "parse-names" : false, "suffix" : "" }, { "dropping-particle" : "", "family" : "Orjuela", "given" : "Juan Pablo", "non-dropping-particle" : "", "parse-names" : false, "suffix" : "" }, { "dropping-particle" : "", "family" : "Racioppi", "given" : "Francesca", "non-dropping-particle" : "", "parse-names" : false, "suffix" : "" }, { "dropping-particle" : "", "family" : "Raser", "given" : "Elisabeth", "non-dropping-particle" : "", "parse-names" : false, "suffix" : "" }, { "dropping-particle" : "", "family" : "Rojas-Rueda", "given" : "David", "non-dropping-particle" : "", "parse-names" : false, "suffix" : "" }, { "dropping-particle" : "", "family" : "Schweizer", "given" : "Christian", "non-dropping-particle" : "", "parse-names" : false, "suffix" : "" }, { "dropping-particle" : "", "family" : "Standaert", "given" : "Arnout", "non-dropping-particle" : "", "parse-names" : false, "suffix" : "" }, { "dropping-particle" : "", "family" : "Uhlmann", "given" : "Tina", "non-dropping-particle" : "", "parse-names" : false, "suffix" : "" }, { "dropping-particle" : "", "family" : "Wegener", "given" : "Sandra", "non-dropping-particle" : "", "parse-names" : false, "suffix" : "" }, { "dropping-particle" : "", "family" : "G\u00f6tschi", "given" : "Thomas", "non-dropping-particle" : "", "parse-names" : false, "suffix" : "" } ], "container-title" : "BMJ Open", "id" : "ITEM-1", "issue" : "1", "issued" : { "date-parts" : [ [ "2016", "1", "7" ] ] }, "note" : "Bmj Open Bmj Open\nISI:000369993900146; Dd5Vx; Times Cited:1; Cited References Count:59", "page" : "e009924", "title" : "Physical Activity through Sustainable Transport Approaches (PASTA): a study protocol for a multicentre project", "type" : "article-journal", "volume" : "6" }, "uris" : [ "http://www.mendeley.com/documents/?uuid=6f11a305-8ecb-4818-914a-2b7522251825" ] } ], "mendeley" : { "formattedCitation" : "(Gerike et al., 2016)", "plainTextFormattedCitation" : "(Gerike et al., 2016)", "previouslyFormattedCitation" : "(Gerike et al., 2016)" }, "properties" : { "noteIndex" : 0 }, "schema" : "https://github.com/citation-style-language/schema/raw/master/csl-citation.json" }</w:instrText>
      </w:r>
      <w:r>
        <w:fldChar w:fldCharType="separate"/>
      </w:r>
      <w:r w:rsidRPr="003C7141">
        <w:rPr>
          <w:noProof/>
        </w:rPr>
        <w:t>(Gerike et al., 2016)</w:t>
      </w:r>
      <w:r>
        <w:fldChar w:fldCharType="end"/>
      </w:r>
      <w:r>
        <w:t xml:space="preserve"> A paper published in the Lancet in 2016 identified eight city planning initiatives considered likely to improve public health by encouraging switching to active travel. </w:t>
      </w:r>
      <w:r>
        <w:fldChar w:fldCharType="begin" w:fldLock="1"/>
      </w:r>
      <w:r>
        <w:instrText>ADDIN CSL_CITATION { "citationItems" : [ { "id" : "ITEM-1", "itemData" : { "DOI" : "10.1016/S0140-6736(16)30066-6", "ISSN" : "01406736", "PMID" : "38", "abstract" : "Significant global health challenges are being confronted in the 21st century, prompting calls to rethink approaches to disease prevention. A key part of the solution is city planning that reduces non-communicable diseases and road trauma while also managing rapid urbanisation. This Series of papers considers the health impacts of city planning through transport mode choices. In this, the first paper, we identify eight integrated regional and local interventions that, when combined, encourage walking, cycling, and public transport use, while reducing private motor vehicle use. These interventions are destination accessibility, equitable distribution of employment across cities, managing demand by reducing the availability and increasing the cost of parking, designing pedestrian-friendly and cycling-friendly movement networks, achieving optimum levels of residential density, reducing distance to public transport, and enhancing the desirability of active travel modes (eg, creating safe attractive neighbourhoods and safe, affordable, and convenient public transport). Together, these interventions will create healthier and more sustainable compact cities that reduce the environmental, social, and behavioural risk factors that affect lifestyle choices, levels of traffic, environmental pollution, noise, and crime. The health sector, including health ministers, must lead in advocating for integrated multisector city planning that prioritises health, sustainability, and liveability outcomes, particularly in rapidly changing low-income and middle-income countries. We recommend establishing a set of indicators to benchmark and monitor progress towards achievement of more compact cities that promote health and reduce health inequities.", "author" : [ { "dropping-particle" : "", "family" : "Giles-Corti", "given" : "Billie", "non-dropping-particle" : "", "parse-names" : false, "suffix" : "" }, { "dropping-particle" : "", "family" : "Vernez-Moudon", "given" : "Anne", "non-dropping-particle" : "", "parse-names" : false, "suffix" : "" }, { "dropping-particle" : "", "family" : "Reis", "given" : "Rodrigo", "non-dropping-particle" : "", "parse-names" : false, "suffix" : "" }, { "dropping-particle" : "", "family" : "Turrell", "given" : "Gavin", "non-dropping-particle" : "", "parse-names" : false, "suffix" : "" }, { "dropping-particle" : "", "family" : "Dannenberg", "given" : "Andrew L", "non-dropping-particle" : "", "parse-names" : false, "suffix" : "" }, { "dropping-particle" : "", "family" : "Badland", "given" : "Hannah", "non-dropping-particle" : "", "parse-names" : false, "suffix" : "" }, { "dropping-particle" : "", "family" : "Foster", "given" : "Sarah", "non-dropping-particle" : "", "parse-names" : false, "suffix" : "" }, { "dropping-particle" : "", "family" : "Lowe", "given" : "Melanie", "non-dropping-particle" : "", "parse-names" : false, "suffix" : "" }, { "dropping-particle" : "", "family" : "Sallis", "given" : "James F", "non-dropping-particle" : "", "parse-names" : false, "suffix" : "" }, { "dropping-particle" : "", "family" : "Stevenson", "given" : "Mark", "non-dropping-particle" : "", "parse-names" : false, "suffix" : "" }, { "dropping-particle" : "", "family" : "Owen", "given" : "Neville", "non-dropping-particle" : "", "parse-names" : false, "suffix" : "" } ], "container-title" : "The Lancet", "id" : "ITEM-1", "issue" : "10062", "issued" : { "date-parts" : [ [ "2016", "12" ] ] }, "note" : "Lancet Lancet\nISI:000389631700036; Ee5Fu; Times Cited:4; Cited References Count:156", "page" : "2912-2924", "title" : "City planning and population health: a global challenge", "type" : "article-journal", "volume" : "388" }, "uris" : [ "http://www.mendeley.com/documents/?uuid=7666af6e-2700-40e4-bfa4-4eae713fa280" ] } ], "mendeley" : { "formattedCitation" : "(Giles-Corti et al., 2016)", "plainTextFormattedCitation" : "(Giles-Corti et al., 2016)", "previouslyFormattedCitation" : "(Giles-Corti et al., 2016)" }, "properties" : { "noteIndex" : 0 }, "schema" : "https://github.com/citation-style-language/schema/raw/master/csl-citation.json" }</w:instrText>
      </w:r>
      <w:r>
        <w:fldChar w:fldCharType="separate"/>
      </w:r>
      <w:r w:rsidRPr="003C7141">
        <w:rPr>
          <w:noProof/>
        </w:rPr>
        <w:t>(Giles-Corti et al., 2016)</w:t>
      </w:r>
      <w:r>
        <w:fldChar w:fldCharType="end"/>
      </w:r>
    </w:p>
    <w:p w:rsidR="00E8341D" w:rsidRDefault="00E8341D" w:rsidP="00E8341D"/>
    <w:p w:rsidR="00E8341D" w:rsidRDefault="00E8341D" w:rsidP="00E8341D">
      <w:r>
        <w:t>Social disadvantage can therefore lead to reduced auto-mobility, as well as having other mixed effects on health and wellbeing, and socioeconomic outcomes, through both mobility-related and other pathways. Reduced auto-mobility can be a result of disability and impairment, which can adversely affect the ease of learning to drive, of driving, and the ease of using other transport modes, and so further compound socioeconomic disadvantage relating to disability and impairment.</w:t>
      </w:r>
      <w:r>
        <w:fldChar w:fldCharType="begin" w:fldLock="1"/>
      </w:r>
      <w:r>
        <w:instrText>ADDIN CSL_CITATION { "citationItems" : [ { "id" : "ITEM-1", "itemData" : { "DOI" : "10.1016/j.trf.2016.07.015", "ISSN" : "13698478",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evin", "non-dropping-particle" : "", "parse-names" : false, "suffix" : "" }, { "dropping-particle" : "", "family" : "Toseeb", "given" : "Umar", "non-dropping-particle" : "", "parse-names" : false, "suffix" : "" }, { "dropping-particle" : "", "family" : "Pickles", "given" : "Andrew", "non-dropping-particle" : "", "parse-names" : false, "suffix" : "" }, { "dropping-particle" : "", "family" : "Botting", "given" : "Nicola", "non-dropping-particle" : "", "parse-names" : false, "suffix" : "" }, { "dropping-particle" : "", "family" : "Conti-Ramsden", "given" : "Gina", "non-dropping-particle" : "", "parse-names" : false, "suffix" : "" } ], "container-title" : "Transportation Research Part F: Traffic Psychology and Behaviour", "id" : "ITEM-1", "issued" : { "date-parts" : [ [ "2016", "1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id" : "ITEM-2", "itemData" : { "DOI" : "10.1080/17450101.2014.970390", "ISSN" : "1745-0101", "PMID" : "6", "abstract" : "This paper reflects upon the experiences of 69 British teenage wheelchair users in their attempts to access leisure environments. Heiser's (Heiser, B. 1995. \" The Nature and Causes of Transport Disability in Britain, and How to Remove It.\" In Removing Disability Barriers, edited by G. Zarb, 49-64. London: Policy Studies Institute) notion of transport disability is developed, and the concepts of transport anxiety and mobility dependency are explored. The challenges that young people in general experience when attempting to access public and private forms of transport (namely, buses, trains, taxis and private cars) are discussed, and the additional ` layers' of disadvantage experienced by teenage wheelchair users explored. The ramifications of barriers to transport for young wheelchair users in particular are shown.", "author" : [ { "dropping-particle" : "", "family" : "Pyer", "given" : "Michelle", "non-dropping-particle" : "", "parse-names" : false, "suffix" : "" }, { "dropping-particle" : "", "family" : "Tucker", "given" : "Faith", "non-dropping-particle" : "", "parse-names" : false, "suffix" : "" } ], "container-title" : "Mobilities", "id" : "ITEM-2", "issue" : "1", "issued" : { "date-parts" : [ [ "2017", "1", "2" ] ] }, "note" : "Mobilities-Uk Mobilities-Uk\nISI:000396583900003; Sp. Iss. SI; Eo3Gv; Times Cited:1; Cited References Count:78", "page" : "36-52", "title" : "\u2018With us, we, like, physically can\u2019t\u2019: Transport, Mobility and the Leisure Experiences of Teenage Wheelchair Users", "type" : "article-journal", "volume" : "12" }, "uris" : [ "http://www.mendeley.com/documents/?uuid=c3741fe0-cd1a-4100-902b-58b9a1d296bd" ] } ], "mendeley" : { "formattedCitation" : "(Durkin et al., 2016; Pyer and Tucker, 2017)", "plainTextFormattedCitation" : "(Durkin et al., 2016; Pyer and Tucker, 2017)", "previouslyFormattedCitation" : "(Durkin et al., 2016; Pyer and Tucker, 2017)" }, "properties" : { "noteIndex" : 0 }, "schema" : "https://github.com/citation-style-language/schema/raw/master/csl-citation.json" }</w:instrText>
      </w:r>
      <w:r>
        <w:fldChar w:fldCharType="separate"/>
      </w:r>
      <w:r w:rsidRPr="003C7141">
        <w:rPr>
          <w:noProof/>
        </w:rPr>
        <w:t>(Durkin et al., 2016; Pyer and Tucker, 2017)</w:t>
      </w:r>
      <w:r>
        <w:fldChar w:fldCharType="end"/>
      </w:r>
      <w:r>
        <w:t xml:space="preserve"> Conversely, socioeconomic disadvantage itself can lead to some forms of increased active travel, and some of its associated health benefits of less sedentary </w:t>
      </w:r>
      <w:proofErr w:type="spellStart"/>
      <w:r>
        <w:t>behaviour</w:t>
      </w:r>
      <w:proofErr w:type="spellEnd"/>
      <w:r>
        <w:t xml:space="preserve">. In England and Wales, poorer socioeconomic groups tend to walk, but not cycle, more than richer socioeconomic groups. </w:t>
      </w:r>
      <w:r>
        <w:fldChar w:fldCharType="begin" w:fldLock="1"/>
      </w:r>
      <w:r>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fldChar w:fldCharType="separate"/>
      </w:r>
      <w:r w:rsidRPr="003C7141">
        <w:rPr>
          <w:noProof/>
        </w:rPr>
        <w:t>(Goodman, 2013)</w:t>
      </w:r>
      <w:r>
        <w:fldChar w:fldCharType="end"/>
      </w:r>
      <w:r>
        <w:t xml:space="preserve"> Time use studies in the UK in 2005 have shown that young people, those without access to a car or van, the unemployed, and those from less affluent backgrounds, were all more likely to engage in active travel and meet recommended physical activity targets than the general population.</w:t>
      </w:r>
      <w:r>
        <w:fldChar w:fldCharType="begin" w:fldLock="1"/>
      </w:r>
      <w:r>
        <w:instrText>ADDIN CSL_CITATION { "citationItems" : [ { "id" : "ITEM-1", "itemData" : { "DOI" : "10.1016/j.ypmed.2010.01.006", "ISSN" : "00917435", "PMID" : "963", "abstract" : "Objective. To describe prevalence, and socio-demographic correlates, of active transport participation amongst UK adults. Methods. Data was from the 2005 UK Time Use Survey. Active transport was defined as any walking, jogging or pedal biking for purposes other than enjoyment. Socio-demographic correlates of any active transport participation, meeting current UK guidelines for sufficient activity through active transport, and time spent on active transport, if any, were explored. Results. 4941 individuals took part in the survey and data from 80% were included in the analyses. 28% of respondents reported any active transport and 19% were sufficiently active through active transport. Median time spent in active transport, if any, was 40 min per day (inter-quartile range 20-60 min). Active transport participation was greater in younger people and those without access to a car or van. Being sufficiently active through active transport was additionally associated with being unemployed, being in a less affluent social class, and leaving full time education at an older age. Conclusions. There is scope for increasing active transport participation in the UK. That more than two thirds of those who report any active transport are sufficiently active through active transport alone may be a useful health promotion message. (C) 2010 Elsevier Inc. All rights reserved.", "author" : [ { "dropping-particle" : "", "family" : "Adams", "given" : "Jean", "non-dropping-particle" : "", "parse-names" : false, "suffix" : "" } ], "container-title" : "Preventive Medicine", "id" : "ITEM-1", "issue" : "4", "issued" : { "date-parts" : [ [ "2010", "4" ] ] }, "note" : "Prev Med Prev Med\nISI:000276000800008; 574OR; Times Cited:24; Cited References Count:33", "page" : "199-203", "title" : "Prevalence and socio-demographic correlates of \u201cactive transport\u201d in the UK: Analysis of the UK time use survey 2005", "type" : "article-journal", "volume" : "50" }, "uris" : [ "http://www.mendeley.com/documents/?uuid=4cd9e736-7289-42a4-9c52-f44c119e697e" ] } ], "mendeley" : { "formattedCitation" : "(Adams, 2010)", "plainTextFormattedCitation" : "(Adams, 2010)", "previouslyFormattedCitation" : "(Adams, 2010)" }, "properties" : { "noteIndex" : 0 }, "schema" : "https://github.com/citation-style-language/schema/raw/master/csl-citation.json" }</w:instrText>
      </w:r>
      <w:r>
        <w:fldChar w:fldCharType="separate"/>
      </w:r>
      <w:r w:rsidRPr="003C7141">
        <w:rPr>
          <w:noProof/>
        </w:rPr>
        <w:t>(Adams, 2010)</w:t>
      </w:r>
      <w:r>
        <w:fldChar w:fldCharType="end"/>
      </w:r>
      <w:r>
        <w:t xml:space="preserve"> When active travel options are not possible, lack of car access increases reliance on public transport, and so increasing public transport costs, which in Australia were found to be less cost-effective than private transport, can compound other forms of socioeconomic household disadvantage. </w:t>
      </w:r>
      <w:r>
        <w:fldChar w:fldCharType="begin" w:fldLock="1"/>
      </w:r>
      <w:r>
        <w:instrText>ADDIN CSL_CITATION { "citationItems" : [ { "id" : "ITEM-1", "itemData" : { "DOI" : "10.1016/j.jtrangeo.2015.10.001", "ISBN" : "0966-6923", "ISSN" : "09666923", "abstract" : "Public transport (PT) has become important in everyday travels in Australian cities. Rising PT fares create a competitive disadvantage against private motor vehicles which is threatening PT ridership. This paper seeks to gain further insights into transport disadvantage by exploring spatial patterns of household transport expenditure on PT fares and private vehicle fuel use for the Brisbane metropolitan area. Several datasets are used to measure mode-specific transport costs, including the journey to work matrix, fuel efficiency of the private vehicle fleet and PT fares for the city. Through an advanced spatial analysis, the results show that PT was not a cost-effective means of transport for households when compared to private motor vehicles. The paper then compares mode-specific trip costs with patterns of suburban socio-economic disadvantage in Brisbane. We demonstrate that the high PT fares increase household exposure to higher transport costs and compound other forms of transport disadvantage and vulnerability, particularly in outer suburban areas. (C) 2015 Elsevier B.V. All rights reserved.", "author" : [ { "dropping-particle" : "", "family" : "Li", "given" : "Tiebei", "non-dropping-particle" : "", "parse-names" : false, "suffix" : "" }, { "dropping-particle" : "", "family" : "Dodson", "given" : "Jago", "non-dropping-particle" : "", "parse-names" : false, "suffix" : "" }, { "dropping-particle" : "", "family" : "Sipe", "given" : "Neil", "non-dropping-particle" : "", "parse-names" : false, "suffix" : "" } ], "container-title" : "Journal of Transport Geography", "id" : "ITEM-1", "issued" : { "date-parts" : [ [ "2015", "12" ] ] }, "language" : "English", "note" : "Cz5Eo\nTimes Cited:3\nCited References Count:42", "page" : "16-25", "title" : "Differentiating metropolitan transport disadvantage by mode: Household expenditure on private vehicle fuel and public transport fares in Brisbane, Australia", "type" : "article-journal", "volume" : "49" }, "uris" : [ "http://www.mendeley.com/documents/?uuid=74dc5c65-53de-47cf-ac76-e6f29a81b6d2" ] } ], "mendeley" : { "formattedCitation" : "(Li et al., 2015)", "plainTextFormattedCitation" : "(Li et al., 2015)", "previouslyFormattedCitation" : "(Li et al., 2015)" }, "properties" : { "noteIndex" : 0 }, "schema" : "https://github.com/citation-style-language/schema/raw/master/csl-citation.json" }</w:instrText>
      </w:r>
      <w:r>
        <w:fldChar w:fldCharType="separate"/>
      </w:r>
      <w:r w:rsidRPr="003C7141">
        <w:rPr>
          <w:noProof/>
        </w:rPr>
        <w:t>(Li et al., 2015)</w:t>
      </w:r>
      <w:r>
        <w:fldChar w:fldCharType="end"/>
      </w:r>
      <w:r>
        <w:t xml:space="preserve"> In the UK, there was some hope in the early 1990s that </w:t>
      </w:r>
      <w:proofErr w:type="spellStart"/>
      <w:r>
        <w:t>privatisation</w:t>
      </w:r>
      <w:proofErr w:type="spellEnd"/>
      <w:r>
        <w:t xml:space="preserve"> of British Rail’s assets would lead to an improvement in quality of service and so increasing attractiveness of rail as an alternative travel mode to car use. </w:t>
      </w:r>
      <w:r>
        <w:fldChar w:fldCharType="begin" w:fldLock="1"/>
      </w:r>
      <w:r>
        <w:instrText>ADDIN CSL_CITATION { "citationItems" : [ { "id" : "ITEM-1", "itemData" : { "DOI" : "10.1080/09540969309387744", "ISSN" : "0954-0962", "PMID" : "18939", "abstract" : "A recent White Paper outlined proposals for privatizing British Rail's assets and activities. This article reviews the aims of the proposed measures, and examines what effect they could have on passenger services, freight services and investment. It concludes that the Government's objectives, such as service quality and maintenance of the network, are unlikely to be met. Rail service provision and traffic could decline, despite the main aim of increasing rail's share of transport. This contrasts with the strategy that most other countries in Europe are taking, with the aim of exploiting more effectively rail's contribution to the economy and the environment. Reg Harman concludes by outlining the package of policy measures which could underpin a similar approach for Britain's railway system.", "author" : [ { "dropping-particle" : "", "family" : "Harman", "given" : "Reg", "non-dropping-particle" : "", "parse-names" : false, "suffix" : "" } ], "container-title" : "Public Money &amp; Management", "id" : "ITEM-1", "issue" : "1", "issued" : { "date-parts" : [ [ "1993", "1" ] ] }, "note" : "Public Money Manage Public Money Manage\nISI:A1993KR79500006; Kr795; Times Cited:2; Cited References Count:16", "page" : "19-25", "title" : "Railway privatization: Does it bring new opportunities?", "type" : "article-journal", "volume" : "13" }, "uris" : [ "http://www.mendeley.com/documents/?uuid=8d2bf342-4788-4499-a63d-25c8d02e96cf" ] } ], "mendeley" : { "formattedCitation" : "(Harman, 1993)", "plainTextFormattedCitation" : "(Harman, 1993)", "previouslyFormattedCitation" : "(Harman, 1993)" }, "properties" : { "noteIndex" : 0 }, "schema" : "https://github.com/citation-style-language/schema/raw/master/csl-citation.json" }</w:instrText>
      </w:r>
      <w:r>
        <w:fldChar w:fldCharType="separate"/>
      </w:r>
      <w:r w:rsidRPr="003C7141">
        <w:rPr>
          <w:noProof/>
        </w:rPr>
        <w:t>(Harman, 1993)</w:t>
      </w:r>
      <w:r>
        <w:fldChar w:fldCharType="end"/>
      </w:r>
      <w:r>
        <w:t xml:space="preserve"> Though passenger numbers increased, quality did not and ticket costs increased. The attractiveness of travel by rail can be increased somewhat by providing additional transport, such as electric station cars, from train stations to final destinations, but unless end-to-end public transport solutions are widely available cars may well remain much more attractive and convenient means of conveyance. </w:t>
      </w:r>
      <w:r>
        <w:fldChar w:fldCharType="begin" w:fldLock="1"/>
      </w:r>
      <w:r>
        <w:instrText>ADDIN CSL_CITATION { "citationItems" : [ { "id" : "ITEM-1", "itemData" : { "PMID" : "17902", "abstract" : "Station cars offer transit passengers seamless connections between rail transit stations and their destinations, providing some of the on-call, door-to-door advantages of the private automobile. They also provide midday mobility, which is particularly important to transit patrons heading to suburban jobs. As light, two-seater electric vehicles, station cars can reduce air pollution and energy consumption by increasing transit ridership and substituting for park-and-ride trips. This article reviews experiences with implementing station car demonstration programs in the San Francisco Bay Area. Field tests reveal station car users like and feel safe driving small electric vehicles to and from rail stations, but few are willing to pay enough to cover full costs. The early stages of a pilot program in the city of Emeryville showed that station cars were used more for non-commute than commute purposes and have the potential to significantly induce work-trip modal shifts to rail transit. In addition to introducing bi-directional programs that share station cars at both the work and home ends of commute trips, vehicle co-ops and instant rental car technologies could make station cars economically viable. Over the long run, however, the degree to which station cars become commercially available will Likely rely on market-based principles gaining wider acceptance in America's urban transportation sector.", "author" : [ { "dropping-particle" : "", "family" : "Cervero", "given" : "R", "non-dropping-particle" : "", "parse-names" : false, "suffix" : "" } ], "container-title" : "Transportation Quarterly", "id" : "ITEM-1", "issue" : "2", "issued" : { "date-parts" : [ [ "1997" ] ] }, "note" : "Transport Q Transport Q\nISI:A1997XM65200008; Xm652; Times Cited:0; Cited References Count:5", "page" : "51-61", "title" : "Electric station cars in the San Francisco Bay Area", "type" : "article-journal", "volume" : "51" }, "uris" : [ "http://www.mendeley.com/documents/?uuid=c14fb0f4-dd84-45c1-aaf1-90e522a5283b" ] } ], "mendeley" : { "formattedCitation" : "(Cervero, 1997)", "plainTextFormattedCitation" : "(Cervero, 1997)", "previouslyFormattedCitation" : "(Cervero, 1997)" }, "properties" : { "noteIndex" : 0 }, "schema" : "https://github.com/citation-style-language/schema/raw/master/csl-citation.json" }</w:instrText>
      </w:r>
      <w:r>
        <w:fldChar w:fldCharType="separate"/>
      </w:r>
      <w:r w:rsidRPr="003C7141">
        <w:rPr>
          <w:noProof/>
        </w:rPr>
        <w:t>(Cervero, 1997)</w:t>
      </w:r>
      <w:r>
        <w:fldChar w:fldCharType="end"/>
      </w:r>
    </w:p>
    <w:p w:rsidR="00E8341D" w:rsidRDefault="00E8341D" w:rsidP="00E8341D"/>
    <w:p w:rsidR="00E8341D" w:rsidRDefault="00E8341D" w:rsidP="00E8341D">
      <w:r>
        <w:lastRenderedPageBreak/>
        <w:t>Preferences for cycling and other forms of active travel can be influenced by substantial changes in life circumstances or environments.</w:t>
      </w:r>
      <w:r>
        <w:fldChar w:fldCharType="begin" w:fldLock="1"/>
      </w:r>
      <w:r>
        <w:instrText>ADDIN CSL_CITATION { "citationItems" : [ { "id" : "ITEM-1", "itemData" : { "DOI" : "10.3141/2322-09", "ISSN" : "0361-1981",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iron", "non-dropping-particle" : "", "parse-names" : false, "suffix" : "" }, { "dropping-particle" : "", "family" : "Sherwin", "given" : "Henrietta", "non-dropping-particle" : "", "parse-names" : false, "suffix" : "" }, { "dropping-particle" : "", "family" : "Jain", "given" : "Juliet", "non-dropping-particle" : "", "parse-names" : false, "suffix" : "" }, { "dropping-particle" : "", "family" : "Christensen", "given" : "Jo", "non-dropping-particle" : "", "parse-names" : false, "suffix" : "" }, { "dropping-particle" : "", "family" : "Marsh", "given" : "Steven", "non-dropping-particle" : "", "parse-names" : false, "suffix" : "" } ], "container-title" : "Transportation Research Record: Journal of the Transportation Research Board", "id" : "ITEM-1", "issue" : "2322", "issued" : { "date-parts" : [ [ "2012", "12" ] ] }, "note" : "Transport Res Rec Transport Res Rec\nISI:000315841000010; 102JN; Times Cited:8; Cited References Count:18", "page" : "82-90", "title" : "Conceptual Model to Explain Turning Points in Travel Behavior", "type" : "article-journal", "volume" : "2322" }, "uris" : [ "http://www.mendeley.com/documents/?uuid=88a14adf-ee62-408f-af08-fc4f278fad4a" ] } ], "mendeley" : { "formattedCitation" : "(Chatterjee et al., 2012)", "plainTextFormattedCitation" : "(Chatterjee et al., 2012)", "previouslyFormattedCitation" : "(Chatterjee et al., 2012)" }, "properties" : { "noteIndex" : 0 }, "schema" : "https://github.com/citation-style-language/schema/raw/master/csl-citation.json" }</w:instrText>
      </w:r>
      <w:r>
        <w:fldChar w:fldCharType="separate"/>
      </w:r>
      <w:r w:rsidRPr="003C7141">
        <w:rPr>
          <w:noProof/>
        </w:rPr>
        <w:t>(Chatterjee et al., 2012)</w:t>
      </w:r>
      <w:r>
        <w:fldChar w:fldCharType="end"/>
      </w:r>
      <w:r>
        <w:t xml:space="preserve"> It is estimated that, amongst commuters to a UK university who use the bus as their dominant travel mode, around two fifths of trips could be substituted for active travel. </w:t>
      </w:r>
      <w:r>
        <w:fldChar w:fldCharType="begin" w:fldLock="1"/>
      </w:r>
      <w:r>
        <w:instrText>ADDIN CSL_CITATION { "citationItems" : [ { "id" : "ITEM-1", "itemData" : { "DOI" : "10.1016/j.jth.2016.06.011", "ISSN" : "22141405", "PMID" : "75", "abstract" : "This paper sought better to understand the motives and experiences of bus users, with a view to identifying subgroups who might be persuaded to use healthier and more sustainable modes. Student and staff bus users of a middle-sized university in the UK participated in an online survey, indicating their agreement with a series of statements about local bus services. These statements were combined into independent factors using principal component analysis. Then, using cluster analysis, respondents were split into different types of bus users. The analysis suggested six distinct types, four of which broadly support the captive versus choice user distinction made in earlier studies and two of which were novel. The findings are discussed in relation to previous research and implications for public transport operators and promoters of active travel are outlined. Specifically, the current research suggests that two subgroups of bus users, together accounting for around 41% of this sample, may quite easily be persuaded to travel actively; the other groups, more committed to buses, might have their journeys improved if public transport operators address their concerns. Future research may address the generalisability of the proposed cluster solution and test its applicability in applied settings. (C) 2016 Elsevier Ltd All rights reserved.", "author" : [ { "dropping-particle" : "", "family" : "B\u00f6sehans", "given" : "Gustav", "non-dropping-particle" : "", "parse-names" : false, "suffix" : "" }, { "dropping-particle" : "", "family" : "Walker", "given" : "Ian", "non-dropping-particle" : "", "parse-names" : false, "suffix" : "" } ], "container-title" : "Journal of Transport &amp; Health", "id" : "ITEM-1", "issue" : "3", "issued" : { "date-parts" : [ [ "2016", "9" ] ] }, "note" : "J Transp Health J Transp Health\nISI:000385602500021; Dz1Mm; Times Cited:1; Cited References Count:67", "page" : "395-403", "title" : "\u2018Daily Drags\u2019 and \u2018Wannabe Walkers\u2019 \u2013 Identifying dissatisfied public transport users who might travel more actively and sustainably", "type" : "article-journal", "volume" : "3" }, "uris" : [ "http://www.mendeley.com/documents/?uuid=006391b7-ab95-4ed7-a999-edbb4c2dc574" ] } ], "mendeley" : { "formattedCitation" : "(B\u00f6sehans and Walker, 2016)", "plainTextFormattedCitation" : "(B\u00f6sehans and Walker, 2016)", "previouslyFormattedCitation" : "(B\u00f6sehans and Walker, 2016)" }, "properties" : { "noteIndex" : 0 }, "schema" : "https://github.com/citation-style-language/schema/raw/master/csl-citation.json" }</w:instrText>
      </w:r>
      <w:r>
        <w:fldChar w:fldCharType="separate"/>
      </w:r>
      <w:r w:rsidRPr="003C7141">
        <w:rPr>
          <w:noProof/>
        </w:rPr>
        <w:t>(Bösehans and Walker, 2016)</w:t>
      </w:r>
      <w:r>
        <w:fldChar w:fldCharType="end"/>
      </w:r>
      <w:r>
        <w:t xml:space="preserve"> Amongst Cyprian teenagers, provision of cycle infrastructure can increase preferences to cycle, with increased cycling and walking preferences then leading to greater multi-mobility and less car reliance more generally. </w:t>
      </w:r>
      <w:r>
        <w:fldChar w:fldCharType="begin" w:fldLock="1"/>
      </w:r>
      <w:r>
        <w:instrText>ADDIN CSL_CITATION { "citationItems" : [ { "id" : "ITEM-1", "itemData" : { "DOI" : "10.3141/2382-17", "ISSN" : "0361-1981", "PMID" : "719", "abstract" : "The scope of this paper is to develop an advanced stated preferences (SP) survey customized to capture teenagers' behaviors and to estimate models of hybrid mode choices, in which the utilities depend on both the attributes of the mode and the latent variable willingness to walk or cycle. The SP scenarios include four alternative modes for the trip to school car (escorted by parents), bus, bicycle, and walk while the attributes are travel time; travel cost; walking time to the bus station; availability of bike paths, sidewalks, and parking places; and weather conditions. The data are drawn from a survey that took place in all the high schools of Cyprus in 2012. The sample consists of 4,174 teenagers (ages 12 to 18) and covers 8.7% of the total high school population. For the model estimations, 8,348 SP observations are used. It was found that the existence of bike paths and wide pavements significantly affect the choice of active transport. The latent variable enters significantly into the specification of the choice model to assure that unobserved variables should be implemented in the choice process. Willingness to walk and to cycle has a positive effect on the choice of those alternatives and a negative effect on the choice of a car. Moreover, parents' level of education and mode use patterns and habits influence the development of attitudes toward mode choice. The results of the study provide insights on policies and campaigns that may help the next generation develop greener travel behavior.", "author" : [ { "dropping-particle" : "", "family" : "Kamargianni", "given" : "Maria", "non-dropping-particle" : "", "parse-names" : false, "suffix" : "" }, { "dropping-particle" : "", "family" : "Polydoropoulou", "given" : "Amalia", "non-dropping-particle" : "", "parse-names" : false, "suffix" : "" } ], "container-title" : "Transportation Research Record: Journal of the Transportation Research Board", "id" : "ITEM-1", "issue" : "2382", "issued" : { "date-parts" : [ [ "2013", "12" ] ] }, "note" : "Transport Res Rec Transport Res Rec\nISI:000331423700018; Aa9Ov; Times Cited:13; Cited References Count:62", "page" : "151-161", "title" : "Hybrid Choice Model to Investigate Effects of Teenagers' Attitudes Toward Walking and Cycling on Mode Choice Behavior", "type" : "article-journal", "volume" : "2382" }, "uris" : [ "http://www.mendeley.com/documents/?uuid=b262aa4d-0004-4b86-a777-6c19d27aad71" ] } ], "mendeley" : { "formattedCitation" : "(Kamargianni and Polydoropoulou, 2013)", "plainTextFormattedCitation" : "(Kamargianni and Polydoropoulou, 2013)", "previouslyFormattedCitation" : "(Kamargianni and Polydoropoulou, 2013)" }, "properties" : { "noteIndex" : 0 }, "schema" : "https://github.com/citation-style-language/schema/raw/master/csl-citation.json" }</w:instrText>
      </w:r>
      <w:r>
        <w:fldChar w:fldCharType="separate"/>
      </w:r>
      <w:r w:rsidRPr="003C7141">
        <w:rPr>
          <w:noProof/>
        </w:rPr>
        <w:t>(Kamargianni and Polydoropoulou, 2013)</w:t>
      </w:r>
      <w:r>
        <w:fldChar w:fldCharType="end"/>
      </w:r>
      <w:r>
        <w:t xml:space="preserve"> </w:t>
      </w:r>
    </w:p>
    <w:p w:rsidR="007210A8" w:rsidRPr="00C24D8C" w:rsidRDefault="007210A8" w:rsidP="00C24D8C"/>
    <w:p w:rsidR="004710AB" w:rsidRDefault="004710AB"/>
    <w:p w:rsidR="007F78B4" w:rsidRDefault="007F78B4"/>
    <w:p w:rsidR="007F78B4" w:rsidRPr="00970384" w:rsidRDefault="007F78B4" w:rsidP="005207EF">
      <w:pPr>
        <w:pStyle w:val="Heading1"/>
        <w:rPr>
          <w:rFonts w:eastAsiaTheme="minorEastAsia"/>
        </w:rPr>
      </w:pPr>
      <w:r>
        <w:br w:type="page"/>
      </w:r>
    </w:p>
    <w:p w:rsidR="007F78B4" w:rsidRDefault="007F78B4" w:rsidP="007F78B4">
      <w:pPr>
        <w:pStyle w:val="Heading1"/>
      </w:pPr>
      <w:r>
        <w:lastRenderedPageBreak/>
        <w:t>References</w:t>
      </w:r>
    </w:p>
    <w:p w:rsidR="007F78B4" w:rsidRDefault="007F78B4" w:rsidP="007F78B4"/>
    <w:p w:rsidR="00C24D8C" w:rsidRPr="00C24D8C" w:rsidRDefault="007F78B4" w:rsidP="00C24D8C">
      <w:pPr>
        <w:widowControl w:val="0"/>
        <w:autoSpaceDE w:val="0"/>
        <w:autoSpaceDN w:val="0"/>
        <w:adjustRightInd w:val="0"/>
        <w:ind w:left="480" w:hanging="480"/>
        <w:rPr>
          <w:rFonts w:ascii="Calibri" w:hAnsi="Calibri" w:cs="Times New Roman"/>
          <w:noProof/>
        </w:rPr>
      </w:pPr>
      <w:r>
        <w:fldChar w:fldCharType="begin" w:fldLock="1"/>
      </w:r>
      <w:r>
        <w:instrText xml:space="preserve">ADDIN Mendeley Bibliography CSL_BIBLIOGRAPHY </w:instrText>
      </w:r>
      <w:r>
        <w:fldChar w:fldCharType="separate"/>
      </w:r>
      <w:r w:rsidR="00C24D8C" w:rsidRPr="00C24D8C">
        <w:rPr>
          <w:rFonts w:ascii="Calibri" w:hAnsi="Calibri" w:cs="Times New Roman"/>
          <w:noProof/>
        </w:rPr>
        <w:t xml:space="preserve">Adams, J, 2010, “Prevalence and socio-demographic correlates of ‘active transport’ in the UK: Analysis of the UK time use survey 2005” </w:t>
      </w:r>
      <w:r w:rsidR="00C24D8C" w:rsidRPr="00C24D8C">
        <w:rPr>
          <w:rFonts w:ascii="Calibri" w:hAnsi="Calibri" w:cs="Times New Roman"/>
          <w:i/>
          <w:iCs/>
          <w:noProof/>
        </w:rPr>
        <w:t>Preventive Medicine</w:t>
      </w:r>
      <w:r w:rsidR="00C24D8C" w:rsidRPr="00C24D8C">
        <w:rPr>
          <w:rFonts w:ascii="Calibri" w:hAnsi="Calibri" w:cs="Times New Roman"/>
          <w:noProof/>
        </w:rPr>
        <w:t xml:space="preserve"> </w:t>
      </w:r>
      <w:r w:rsidR="00C24D8C" w:rsidRPr="00C24D8C">
        <w:rPr>
          <w:rFonts w:ascii="Calibri" w:hAnsi="Calibri" w:cs="Times New Roman"/>
          <w:b/>
          <w:bCs/>
          <w:noProof/>
        </w:rPr>
        <w:t>50</w:t>
      </w:r>
      <w:r w:rsidR="00C24D8C" w:rsidRPr="00C24D8C">
        <w:rPr>
          <w:rFonts w:ascii="Calibri" w:hAnsi="Calibri" w:cs="Times New Roman"/>
          <w:noProof/>
        </w:rPr>
        <w:t>(4) 199–203, http://linkinghub.elsevier.com/retrieve/pii/S009174351000012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aslington, H, 2009, “Children’s perceptions of and attitudes towards, transport modes: why a vehicle for change is long overdue” </w:t>
      </w:r>
      <w:r w:rsidRPr="00C24D8C">
        <w:rPr>
          <w:rFonts w:ascii="Calibri" w:hAnsi="Calibri" w:cs="Times New Roman"/>
          <w:i/>
          <w:iCs/>
          <w:noProof/>
        </w:rPr>
        <w:t>Children’s Geographies</w:t>
      </w:r>
      <w:r w:rsidRPr="00C24D8C">
        <w:rPr>
          <w:rFonts w:ascii="Calibri" w:hAnsi="Calibri" w:cs="Times New Roman"/>
          <w:noProof/>
        </w:rPr>
        <w:t xml:space="preserve"> </w:t>
      </w:r>
      <w:r w:rsidRPr="00C24D8C">
        <w:rPr>
          <w:rFonts w:ascii="Calibri" w:hAnsi="Calibri" w:cs="Times New Roman"/>
          <w:b/>
          <w:bCs/>
          <w:noProof/>
        </w:rPr>
        <w:t>7</w:t>
      </w:r>
      <w:r w:rsidRPr="00C24D8C">
        <w:rPr>
          <w:rFonts w:ascii="Calibri" w:hAnsi="Calibri" w:cs="Times New Roman"/>
          <w:noProof/>
        </w:rPr>
        <w:t>(3) 305–322, http://www.tandfonline.com/doi/full/10.1080/14733280903024472.</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aslington, H, 2008, “Travel Socialization: A Social Theory of Travel Mode Behavior” </w:t>
      </w:r>
      <w:r w:rsidRPr="00C24D8C">
        <w:rPr>
          <w:rFonts w:ascii="Calibri" w:hAnsi="Calibri" w:cs="Times New Roman"/>
          <w:i/>
          <w:iCs/>
          <w:noProof/>
        </w:rPr>
        <w:t>International Journal of Sustainable Transportation</w:t>
      </w:r>
      <w:r w:rsidRPr="00C24D8C">
        <w:rPr>
          <w:rFonts w:ascii="Calibri" w:hAnsi="Calibri" w:cs="Times New Roman"/>
          <w:noProof/>
        </w:rPr>
        <w:t xml:space="preserve"> </w:t>
      </w:r>
      <w:r w:rsidRPr="00C24D8C">
        <w:rPr>
          <w:rFonts w:ascii="Calibri" w:hAnsi="Calibri" w:cs="Times New Roman"/>
          <w:b/>
          <w:bCs/>
          <w:noProof/>
        </w:rPr>
        <w:t>2</w:t>
      </w:r>
      <w:r w:rsidRPr="00C24D8C">
        <w:rPr>
          <w:rFonts w:ascii="Calibri" w:hAnsi="Calibri" w:cs="Times New Roman"/>
          <w:noProof/>
        </w:rPr>
        <w:t>(2) 91–114, http://www.tandfonline.com/doi/abs/10.1080/15568310601187193.</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astian, A and Börjesson, M, 2015, “Peak car? Drivers of the recent decline in Swedish car use” </w:t>
      </w:r>
      <w:r w:rsidRPr="00C24D8C">
        <w:rPr>
          <w:rFonts w:ascii="Calibri" w:hAnsi="Calibri" w:cs="Times New Roman"/>
          <w:i/>
          <w:iCs/>
          <w:noProof/>
        </w:rPr>
        <w:t>Transport Policy</w:t>
      </w:r>
      <w:r w:rsidRPr="00C24D8C">
        <w:rPr>
          <w:rFonts w:ascii="Calibri" w:hAnsi="Calibri" w:cs="Times New Roman"/>
          <w:noProof/>
        </w:rPr>
        <w:t xml:space="preserve"> </w:t>
      </w:r>
      <w:r w:rsidRPr="00C24D8C">
        <w:rPr>
          <w:rFonts w:ascii="Calibri" w:hAnsi="Calibri" w:cs="Times New Roman"/>
          <w:b/>
          <w:bCs/>
          <w:noProof/>
        </w:rPr>
        <w:t>42</w:t>
      </w:r>
      <w:r w:rsidRPr="00C24D8C">
        <w:rPr>
          <w:rFonts w:ascii="Calibri" w:hAnsi="Calibri" w:cs="Times New Roman"/>
          <w:noProof/>
        </w:rPr>
        <w:t xml:space="preserve"> 94–102, http://linkinghub.elsevier.com/retrieve/pii/S0967070X1530013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auman, A E, Reis, R S, Sallis, J F, Wells, J C, Loos, R J, and Martin, B W, 2012, “Correlates of physical activity: why are some people physically active and others not?” </w:t>
      </w:r>
      <w:r w:rsidRPr="00C24D8C">
        <w:rPr>
          <w:rFonts w:ascii="Calibri" w:hAnsi="Calibri" w:cs="Times New Roman"/>
          <w:i/>
          <w:iCs/>
          <w:noProof/>
        </w:rPr>
        <w:t>The Lancet</w:t>
      </w:r>
      <w:r w:rsidRPr="00C24D8C">
        <w:rPr>
          <w:rFonts w:ascii="Calibri" w:hAnsi="Calibri" w:cs="Times New Roman"/>
          <w:noProof/>
        </w:rPr>
        <w:t xml:space="preserve"> </w:t>
      </w:r>
      <w:r w:rsidRPr="00C24D8C">
        <w:rPr>
          <w:rFonts w:ascii="Calibri" w:hAnsi="Calibri" w:cs="Times New Roman"/>
          <w:b/>
          <w:bCs/>
          <w:noProof/>
        </w:rPr>
        <w:t>380</w:t>
      </w:r>
      <w:r w:rsidRPr="00C24D8C">
        <w:rPr>
          <w:rFonts w:ascii="Calibri" w:hAnsi="Calibri" w:cs="Times New Roman"/>
          <w:noProof/>
        </w:rPr>
        <w:t>(9838) 258–271, http://linkinghub.elsevier.com/retrieve/pii/S014067361260735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eavis, M J and Moodie, M, 2014, “Incidental physical activity in Melbourne, Australia: health and economic impacts of mode of transport and suburban location” </w:t>
      </w:r>
      <w:r w:rsidRPr="00C24D8C">
        <w:rPr>
          <w:rFonts w:ascii="Calibri" w:hAnsi="Calibri" w:cs="Times New Roman"/>
          <w:i/>
          <w:iCs/>
          <w:noProof/>
        </w:rPr>
        <w:t>Health Promotion Journal of Australia</w:t>
      </w:r>
      <w:r w:rsidRPr="00C24D8C">
        <w:rPr>
          <w:rFonts w:ascii="Calibri" w:hAnsi="Calibri" w:cs="Times New Roman"/>
          <w:noProof/>
        </w:rPr>
        <w:t xml:space="preserve"> </w:t>
      </w:r>
      <w:r w:rsidRPr="00C24D8C">
        <w:rPr>
          <w:rFonts w:ascii="Calibri" w:hAnsi="Calibri" w:cs="Times New Roman"/>
          <w:b/>
          <w:bCs/>
          <w:noProof/>
        </w:rPr>
        <w:t>25</w:t>
      </w:r>
      <w:r w:rsidRPr="00C24D8C">
        <w:rPr>
          <w:rFonts w:ascii="Calibri" w:hAnsi="Calibri" w:cs="Times New Roman"/>
          <w:noProof/>
        </w:rPr>
        <w:t>(3) 174, http://www.publish.csiro.au/?paper=HE1405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eckmann, J, 2001, “Automobility—A Social Problem and Theoretical Concept” </w:t>
      </w:r>
      <w:r w:rsidRPr="00C24D8C">
        <w:rPr>
          <w:rFonts w:ascii="Calibri" w:hAnsi="Calibri" w:cs="Times New Roman"/>
          <w:i/>
          <w:iCs/>
          <w:noProof/>
        </w:rPr>
        <w:t>Environment and Planning D: Society and Space</w:t>
      </w:r>
      <w:r w:rsidRPr="00C24D8C">
        <w:rPr>
          <w:rFonts w:ascii="Calibri" w:hAnsi="Calibri" w:cs="Times New Roman"/>
          <w:noProof/>
        </w:rPr>
        <w:t xml:space="preserve"> </w:t>
      </w:r>
      <w:r w:rsidRPr="00C24D8C">
        <w:rPr>
          <w:rFonts w:ascii="Calibri" w:hAnsi="Calibri" w:cs="Times New Roman"/>
          <w:b/>
          <w:bCs/>
          <w:noProof/>
        </w:rPr>
        <w:t>19</w:t>
      </w:r>
      <w:r w:rsidRPr="00C24D8C">
        <w:rPr>
          <w:rFonts w:ascii="Calibri" w:hAnsi="Calibri" w:cs="Times New Roman"/>
          <w:noProof/>
        </w:rPr>
        <w:t>(5) 593–607, http://journals.sagepub.com/doi/10.1068/d222t.</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öcker, L, Dijst, M, and Faber, J, 2016, “Weather, transport mode choices and emotional travel experiences” </w:t>
      </w:r>
      <w:r w:rsidRPr="00C24D8C">
        <w:rPr>
          <w:rFonts w:ascii="Calibri" w:hAnsi="Calibri" w:cs="Times New Roman"/>
          <w:i/>
          <w:iCs/>
          <w:noProof/>
        </w:rPr>
        <w:t>Transportation Research Part A: Policy and Practice</w:t>
      </w:r>
      <w:r w:rsidRPr="00C24D8C">
        <w:rPr>
          <w:rFonts w:ascii="Calibri" w:hAnsi="Calibri" w:cs="Times New Roman"/>
          <w:noProof/>
        </w:rPr>
        <w:t xml:space="preserve"> </w:t>
      </w:r>
      <w:r w:rsidRPr="00C24D8C">
        <w:rPr>
          <w:rFonts w:ascii="Calibri" w:hAnsi="Calibri" w:cs="Times New Roman"/>
          <w:b/>
          <w:bCs/>
          <w:noProof/>
        </w:rPr>
        <w:t>94</w:t>
      </w:r>
      <w:r w:rsidRPr="00C24D8C">
        <w:rPr>
          <w:rFonts w:ascii="Calibri" w:hAnsi="Calibri" w:cs="Times New Roman"/>
          <w:noProof/>
        </w:rPr>
        <w:t xml:space="preserve"> 360–373, http://linkinghub.elsevier.com/retrieve/pii/S0965856416306206.</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ösehans, G and Walker, I, 2016, “‘Daily Drags’ and ‘Wannabe Walkers’ – Identifying dissatisfied public transport users who might travel more actively and sustainably” </w:t>
      </w:r>
      <w:r w:rsidRPr="00C24D8C">
        <w:rPr>
          <w:rFonts w:ascii="Calibri" w:hAnsi="Calibri" w:cs="Times New Roman"/>
          <w:i/>
          <w:iCs/>
          <w:noProof/>
        </w:rPr>
        <w:t>Journal of Transport &amp; Health</w:t>
      </w:r>
      <w:r w:rsidRPr="00C24D8C">
        <w:rPr>
          <w:rFonts w:ascii="Calibri" w:hAnsi="Calibri" w:cs="Times New Roman"/>
          <w:noProof/>
        </w:rPr>
        <w:t xml:space="preserve"> </w:t>
      </w:r>
      <w:r w:rsidRPr="00C24D8C">
        <w:rPr>
          <w:rFonts w:ascii="Calibri" w:hAnsi="Calibri" w:cs="Times New Roman"/>
          <w:b/>
          <w:bCs/>
          <w:noProof/>
        </w:rPr>
        <w:t>3</w:t>
      </w:r>
      <w:r w:rsidRPr="00C24D8C">
        <w:rPr>
          <w:rFonts w:ascii="Calibri" w:hAnsi="Calibri" w:cs="Times New Roman"/>
          <w:noProof/>
        </w:rPr>
        <w:t>(3) 395–403, http://linkinghub.elsevier.com/retrieve/pii/S2214140516301943.</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riggs, D, Mason, K, and Borman, B, 2015, “Rapid Assessment of Environmental Health Impacts for Policy Support: The Example of Road Transport in New Zealand” </w:t>
      </w:r>
      <w:r w:rsidRPr="00C24D8C">
        <w:rPr>
          <w:rFonts w:ascii="Calibri" w:hAnsi="Calibri" w:cs="Times New Roman"/>
          <w:i/>
          <w:iCs/>
          <w:noProof/>
        </w:rPr>
        <w:t>International Journal of Environmental Research and Public Health</w:t>
      </w:r>
      <w:r w:rsidRPr="00C24D8C">
        <w:rPr>
          <w:rFonts w:ascii="Calibri" w:hAnsi="Calibri" w:cs="Times New Roman"/>
          <w:noProof/>
        </w:rPr>
        <w:t xml:space="preserve"> </w:t>
      </w:r>
      <w:r w:rsidRPr="00C24D8C">
        <w:rPr>
          <w:rFonts w:ascii="Calibri" w:hAnsi="Calibri" w:cs="Times New Roman"/>
          <w:b/>
          <w:bCs/>
          <w:noProof/>
        </w:rPr>
        <w:t>13</w:t>
      </w:r>
      <w:r w:rsidRPr="00C24D8C">
        <w:rPr>
          <w:rFonts w:ascii="Calibri" w:hAnsi="Calibri" w:cs="Times New Roman"/>
          <w:noProof/>
        </w:rPr>
        <w:t>(1) 61, http://www.mdpi.com/1660-4601/13/1/6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uehler, R, 2011, “Determinants of transport mode choice: a comparison of Germany and the USA” </w:t>
      </w:r>
      <w:r w:rsidRPr="00C24D8C">
        <w:rPr>
          <w:rFonts w:ascii="Calibri" w:hAnsi="Calibri" w:cs="Times New Roman"/>
          <w:i/>
          <w:iCs/>
          <w:noProof/>
        </w:rPr>
        <w:t>Journal of Transport Geography</w:t>
      </w:r>
      <w:r w:rsidRPr="00C24D8C">
        <w:rPr>
          <w:rFonts w:ascii="Calibri" w:hAnsi="Calibri" w:cs="Times New Roman"/>
          <w:noProof/>
        </w:rPr>
        <w:t xml:space="preserve"> </w:t>
      </w:r>
      <w:r w:rsidRPr="00C24D8C">
        <w:rPr>
          <w:rFonts w:ascii="Calibri" w:hAnsi="Calibri" w:cs="Times New Roman"/>
          <w:b/>
          <w:bCs/>
          <w:noProof/>
        </w:rPr>
        <w:t>19</w:t>
      </w:r>
      <w:r w:rsidRPr="00C24D8C">
        <w:rPr>
          <w:rFonts w:ascii="Calibri" w:hAnsi="Calibri" w:cs="Times New Roman"/>
          <w:noProof/>
        </w:rPr>
        <w:t>(4) 644–657, http://linkinghub.elsevier.com/retrieve/pii/S096669231000117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Buekers, J, Dons, E, Elen, B, and Int Panis, L, 2015, “Health impact model for modal shift from car use to cycling or walking in Flanders: application to two bicycle highways” </w:t>
      </w:r>
      <w:r w:rsidRPr="00C24D8C">
        <w:rPr>
          <w:rFonts w:ascii="Calibri" w:hAnsi="Calibri" w:cs="Times New Roman"/>
          <w:i/>
          <w:iCs/>
          <w:noProof/>
        </w:rPr>
        <w:t>Journal of Transport &amp; Health</w:t>
      </w:r>
      <w:r w:rsidRPr="00C24D8C">
        <w:rPr>
          <w:rFonts w:ascii="Calibri" w:hAnsi="Calibri" w:cs="Times New Roman"/>
          <w:noProof/>
        </w:rPr>
        <w:t xml:space="preserve"> </w:t>
      </w:r>
      <w:r w:rsidRPr="00C24D8C">
        <w:rPr>
          <w:rFonts w:ascii="Calibri" w:hAnsi="Calibri" w:cs="Times New Roman"/>
          <w:b/>
          <w:bCs/>
          <w:noProof/>
        </w:rPr>
        <w:t>2</w:t>
      </w:r>
      <w:r w:rsidRPr="00C24D8C">
        <w:rPr>
          <w:rFonts w:ascii="Calibri" w:hAnsi="Calibri" w:cs="Times New Roman"/>
          <w:noProof/>
        </w:rPr>
        <w:t>(4) 549–562, http://linkinghub.elsevier.com/retrieve/pii/S221414051500674X.</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Cervero, R, 1997, “Electric station cars in the San Francisco Bay Area” </w:t>
      </w:r>
      <w:r w:rsidRPr="00C24D8C">
        <w:rPr>
          <w:rFonts w:ascii="Calibri" w:hAnsi="Calibri" w:cs="Times New Roman"/>
          <w:i/>
          <w:iCs/>
          <w:noProof/>
        </w:rPr>
        <w:t>Transportation Quarterly</w:t>
      </w:r>
      <w:r w:rsidRPr="00C24D8C">
        <w:rPr>
          <w:rFonts w:ascii="Calibri" w:hAnsi="Calibri" w:cs="Times New Roman"/>
          <w:noProof/>
        </w:rPr>
        <w:t xml:space="preserve"> </w:t>
      </w:r>
      <w:r w:rsidRPr="00C24D8C">
        <w:rPr>
          <w:rFonts w:ascii="Calibri" w:hAnsi="Calibri" w:cs="Times New Roman"/>
          <w:b/>
          <w:bCs/>
          <w:noProof/>
        </w:rPr>
        <w:t>51</w:t>
      </w:r>
      <w:r w:rsidRPr="00C24D8C">
        <w:rPr>
          <w:rFonts w:ascii="Calibri" w:hAnsi="Calibri" w:cs="Times New Roman"/>
          <w:noProof/>
        </w:rPr>
        <w:t>(2) 51–6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Chatterjee, K, Sherwin, H, Jain, J, Christensen, J, and Marsh, S, 2012, “Conceptual Model to Explain Turning Points in Travel Behavior” </w:t>
      </w:r>
      <w:r w:rsidRPr="00C24D8C">
        <w:rPr>
          <w:rFonts w:ascii="Calibri" w:hAnsi="Calibri" w:cs="Times New Roman"/>
          <w:i/>
          <w:iCs/>
          <w:noProof/>
        </w:rPr>
        <w:t>Transportation Research Record: Journal of the Transportation Research Board</w:t>
      </w:r>
      <w:r w:rsidRPr="00C24D8C">
        <w:rPr>
          <w:rFonts w:ascii="Calibri" w:hAnsi="Calibri" w:cs="Times New Roman"/>
          <w:noProof/>
        </w:rPr>
        <w:t xml:space="preserve"> </w:t>
      </w:r>
      <w:r w:rsidRPr="00C24D8C">
        <w:rPr>
          <w:rFonts w:ascii="Calibri" w:hAnsi="Calibri" w:cs="Times New Roman"/>
          <w:b/>
          <w:bCs/>
          <w:noProof/>
        </w:rPr>
        <w:t>2322</w:t>
      </w:r>
      <w:r w:rsidRPr="00C24D8C">
        <w:rPr>
          <w:rFonts w:ascii="Calibri" w:hAnsi="Calibri" w:cs="Times New Roman"/>
          <w:noProof/>
        </w:rPr>
        <w:t xml:space="preserve">(2322) 82–90, </w:t>
      </w:r>
      <w:r w:rsidRPr="00C24D8C">
        <w:rPr>
          <w:rFonts w:ascii="Calibri" w:hAnsi="Calibri" w:cs="Times New Roman"/>
          <w:noProof/>
        </w:rPr>
        <w:lastRenderedPageBreak/>
        <w:t>http://trrjournalonline.trb.org/doi/10.3141/2322-09.</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Cornut, B and Madre, J L, 2017, “A longitudinal perspective on car ownership and use in relation with income inequalities in the Paris metropolitan area” </w:t>
      </w:r>
      <w:r w:rsidRPr="00C24D8C">
        <w:rPr>
          <w:rFonts w:ascii="Calibri" w:hAnsi="Calibri" w:cs="Times New Roman"/>
          <w:i/>
          <w:iCs/>
          <w:noProof/>
        </w:rPr>
        <w:t>Transport Reviews</w:t>
      </w:r>
      <w:r w:rsidRPr="00C24D8C">
        <w:rPr>
          <w:rFonts w:ascii="Calibri" w:hAnsi="Calibri" w:cs="Times New Roman"/>
          <w:noProof/>
        </w:rPr>
        <w:t xml:space="preserve"> </w:t>
      </w:r>
      <w:r w:rsidRPr="00C24D8C">
        <w:rPr>
          <w:rFonts w:ascii="Calibri" w:hAnsi="Calibri" w:cs="Times New Roman"/>
          <w:b/>
          <w:bCs/>
          <w:noProof/>
        </w:rPr>
        <w:t>37</w:t>
      </w:r>
      <w:r w:rsidRPr="00C24D8C">
        <w:rPr>
          <w:rFonts w:ascii="Calibri" w:hAnsi="Calibri" w:cs="Times New Roman"/>
          <w:noProof/>
        </w:rPr>
        <w:t>(2) 227–244.</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Delbosc, A and Currie, G, 2013, “Causes of Youth Licensing Decline: A Synthesis of Evidence” </w:t>
      </w:r>
      <w:r w:rsidRPr="00C24D8C">
        <w:rPr>
          <w:rFonts w:ascii="Calibri" w:hAnsi="Calibri" w:cs="Times New Roman"/>
          <w:i/>
          <w:iCs/>
          <w:noProof/>
        </w:rPr>
        <w:t>Transport Reviews</w:t>
      </w:r>
      <w:r w:rsidRPr="00C24D8C">
        <w:rPr>
          <w:rFonts w:ascii="Calibri" w:hAnsi="Calibri" w:cs="Times New Roman"/>
          <w:noProof/>
        </w:rPr>
        <w:t xml:space="preserve"> </w:t>
      </w:r>
      <w:r w:rsidRPr="00C24D8C">
        <w:rPr>
          <w:rFonts w:ascii="Calibri" w:hAnsi="Calibri" w:cs="Times New Roman"/>
          <w:b/>
          <w:bCs/>
          <w:noProof/>
        </w:rPr>
        <w:t>33</w:t>
      </w:r>
      <w:r w:rsidRPr="00C24D8C">
        <w:rPr>
          <w:rFonts w:ascii="Calibri" w:hAnsi="Calibri" w:cs="Times New Roman"/>
          <w:noProof/>
        </w:rPr>
        <w:t>(3) 271–290, http://www.tandfonline.com/doi/abs/10.1080/01441647.2013.801929.</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Dieleman, F M, Dijst, M, and Burghouwt, G, 2002, “Urban Form and Travel Behaviour: Micro-level Household Attributes and Residential Context” </w:t>
      </w:r>
      <w:r w:rsidRPr="00C24D8C">
        <w:rPr>
          <w:rFonts w:ascii="Calibri" w:hAnsi="Calibri" w:cs="Times New Roman"/>
          <w:i/>
          <w:iCs/>
          <w:noProof/>
        </w:rPr>
        <w:t>Urban Studies</w:t>
      </w:r>
      <w:r w:rsidRPr="00C24D8C">
        <w:rPr>
          <w:rFonts w:ascii="Calibri" w:hAnsi="Calibri" w:cs="Times New Roman"/>
          <w:noProof/>
        </w:rPr>
        <w:t xml:space="preserve"> </w:t>
      </w:r>
      <w:r w:rsidRPr="00C24D8C">
        <w:rPr>
          <w:rFonts w:ascii="Calibri" w:hAnsi="Calibri" w:cs="Times New Roman"/>
          <w:b/>
          <w:bCs/>
          <w:noProof/>
        </w:rPr>
        <w:t>39</w:t>
      </w:r>
      <w:r w:rsidRPr="00C24D8C">
        <w:rPr>
          <w:rFonts w:ascii="Calibri" w:hAnsi="Calibri" w:cs="Times New Roman"/>
          <w:noProof/>
        </w:rPr>
        <w:t>(3) 507–527, http://journals.sagepub.com/doi/10.1080/0042098022011280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Donegan, K S, Adamson, G, and Donegan, H A, 2007, “Indexing the contribution of household travel behaviour to sustainability” </w:t>
      </w:r>
      <w:r w:rsidRPr="00C24D8C">
        <w:rPr>
          <w:rFonts w:ascii="Calibri" w:hAnsi="Calibri" w:cs="Times New Roman"/>
          <w:i/>
          <w:iCs/>
          <w:noProof/>
        </w:rPr>
        <w:t>Journal of Transport Geography</w:t>
      </w:r>
      <w:r w:rsidRPr="00C24D8C">
        <w:rPr>
          <w:rFonts w:ascii="Calibri" w:hAnsi="Calibri" w:cs="Times New Roman"/>
          <w:noProof/>
        </w:rPr>
        <w:t xml:space="preserve"> </w:t>
      </w:r>
      <w:r w:rsidRPr="00C24D8C">
        <w:rPr>
          <w:rFonts w:ascii="Calibri" w:hAnsi="Calibri" w:cs="Times New Roman"/>
          <w:b/>
          <w:bCs/>
          <w:noProof/>
        </w:rPr>
        <w:t>15</w:t>
      </w:r>
      <w:r w:rsidRPr="00C24D8C">
        <w:rPr>
          <w:rFonts w:ascii="Calibri" w:hAnsi="Calibri" w:cs="Times New Roman"/>
          <w:noProof/>
        </w:rPr>
        <w:t>(4) 245–261, http://linkinghub.elsevier.com/retrieve/pii/S096669230600089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Douglas, M J, Watkins, S J, Gorman, D R, and Higgins, M, 2011, “Are cars the new tobacco?” </w:t>
      </w:r>
      <w:r w:rsidRPr="00C24D8C">
        <w:rPr>
          <w:rFonts w:ascii="Calibri" w:hAnsi="Calibri" w:cs="Times New Roman"/>
          <w:i/>
          <w:iCs/>
          <w:noProof/>
        </w:rPr>
        <w:t>Journal of Public Health</w:t>
      </w:r>
      <w:r w:rsidRPr="00C24D8C">
        <w:rPr>
          <w:rFonts w:ascii="Calibri" w:hAnsi="Calibri" w:cs="Times New Roman"/>
          <w:noProof/>
        </w:rPr>
        <w:t xml:space="preserve"> </w:t>
      </w:r>
      <w:r w:rsidRPr="00C24D8C">
        <w:rPr>
          <w:rFonts w:ascii="Calibri" w:hAnsi="Calibri" w:cs="Times New Roman"/>
          <w:b/>
          <w:bCs/>
          <w:noProof/>
        </w:rPr>
        <w:t>33</w:t>
      </w:r>
      <w:r w:rsidRPr="00C24D8C">
        <w:rPr>
          <w:rFonts w:ascii="Calibri" w:hAnsi="Calibri" w:cs="Times New Roman"/>
          <w:noProof/>
        </w:rPr>
        <w:t>(2) 160–169, https://academic.oup.com/jpubhealth/article-lookup/doi/10.1093/pubmed/fdr032.</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Durkin, K, Toseeb, U, Pickles, A, Botting, N, and Conti-Ramsden, G, 2016, “Learning to drive in young adults with language impairment” </w:t>
      </w:r>
      <w:r w:rsidRPr="00C24D8C">
        <w:rPr>
          <w:rFonts w:ascii="Calibri" w:hAnsi="Calibri" w:cs="Times New Roman"/>
          <w:i/>
          <w:iCs/>
          <w:noProof/>
        </w:rPr>
        <w:t>Transportation Research Part F: Traffic Psychology and Behaviour</w:t>
      </w:r>
      <w:r w:rsidRPr="00C24D8C">
        <w:rPr>
          <w:rFonts w:ascii="Calibri" w:hAnsi="Calibri" w:cs="Times New Roman"/>
          <w:noProof/>
        </w:rPr>
        <w:t xml:space="preserve"> </w:t>
      </w:r>
      <w:r w:rsidRPr="00C24D8C">
        <w:rPr>
          <w:rFonts w:ascii="Calibri" w:hAnsi="Calibri" w:cs="Times New Roman"/>
          <w:b/>
          <w:bCs/>
          <w:noProof/>
        </w:rPr>
        <w:t>42</w:t>
      </w:r>
      <w:r w:rsidRPr="00C24D8C">
        <w:rPr>
          <w:rFonts w:ascii="Calibri" w:hAnsi="Calibri" w:cs="Times New Roman"/>
          <w:noProof/>
        </w:rPr>
        <w:t xml:space="preserve"> 195–204, http://linkinghub.elsevier.com/retrieve/pii/S136984781630208X.</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Edwards, R D and Mason, C N, 2014, “Spinning the wheels and rolling the dice: Life-cycle risks and benefits of bicycle commuting in the U.S.” </w:t>
      </w:r>
      <w:r w:rsidRPr="00C24D8C">
        <w:rPr>
          <w:rFonts w:ascii="Calibri" w:hAnsi="Calibri" w:cs="Times New Roman"/>
          <w:i/>
          <w:iCs/>
          <w:noProof/>
        </w:rPr>
        <w:t>Preventive Medicine</w:t>
      </w:r>
      <w:r w:rsidRPr="00C24D8C">
        <w:rPr>
          <w:rFonts w:ascii="Calibri" w:hAnsi="Calibri" w:cs="Times New Roman"/>
          <w:noProof/>
        </w:rPr>
        <w:t xml:space="preserve"> </w:t>
      </w:r>
      <w:r w:rsidRPr="00C24D8C">
        <w:rPr>
          <w:rFonts w:ascii="Calibri" w:hAnsi="Calibri" w:cs="Times New Roman"/>
          <w:b/>
          <w:bCs/>
          <w:noProof/>
        </w:rPr>
        <w:t>64</w:t>
      </w:r>
      <w:r w:rsidRPr="00C24D8C">
        <w:rPr>
          <w:rFonts w:ascii="Calibri" w:hAnsi="Calibri" w:cs="Times New Roman"/>
          <w:noProof/>
        </w:rPr>
        <w:t xml:space="preserve"> 8–13, http://linkinghub.elsevier.com/retrieve/pii/S009174351400109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Efthymiou, D, Antoniou, C, and Waddell, P, 2013, “Factors affecting the adoption of vehicle sharing systems by young drivers” </w:t>
      </w:r>
      <w:r w:rsidRPr="00C24D8C">
        <w:rPr>
          <w:rFonts w:ascii="Calibri" w:hAnsi="Calibri" w:cs="Times New Roman"/>
          <w:i/>
          <w:iCs/>
          <w:noProof/>
        </w:rPr>
        <w:t>Transport Policy</w:t>
      </w:r>
      <w:r w:rsidRPr="00C24D8C">
        <w:rPr>
          <w:rFonts w:ascii="Calibri" w:hAnsi="Calibri" w:cs="Times New Roman"/>
          <w:noProof/>
        </w:rPr>
        <w:t xml:space="preserve"> </w:t>
      </w:r>
      <w:r w:rsidRPr="00C24D8C">
        <w:rPr>
          <w:rFonts w:ascii="Calibri" w:hAnsi="Calibri" w:cs="Times New Roman"/>
          <w:b/>
          <w:bCs/>
          <w:noProof/>
        </w:rPr>
        <w:t>29</w:t>
      </w:r>
      <w:r w:rsidRPr="00C24D8C">
        <w:rPr>
          <w:rFonts w:ascii="Calibri" w:hAnsi="Calibri" w:cs="Times New Roman"/>
          <w:noProof/>
        </w:rPr>
        <w:t xml:space="preserve"> 64–73, http://linkinghub.elsevier.com/retrieve/pii/S0967070X1300060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Ellaway, A, Macdonald, L, and Kearns, A, 2016, “Are housing tenure and car access still associated with health? A repeat cross-sectional study of UK adults over a 13-year period” </w:t>
      </w:r>
      <w:r w:rsidRPr="00C24D8C">
        <w:rPr>
          <w:rFonts w:ascii="Calibri" w:hAnsi="Calibri" w:cs="Times New Roman"/>
          <w:i/>
          <w:iCs/>
          <w:noProof/>
        </w:rPr>
        <w:t>BMJ Open</w:t>
      </w:r>
      <w:r w:rsidRPr="00C24D8C">
        <w:rPr>
          <w:rFonts w:ascii="Calibri" w:hAnsi="Calibri" w:cs="Times New Roman"/>
          <w:noProof/>
        </w:rPr>
        <w:t xml:space="preserve"> </w:t>
      </w:r>
      <w:r w:rsidRPr="00C24D8C">
        <w:rPr>
          <w:rFonts w:ascii="Calibri" w:hAnsi="Calibri" w:cs="Times New Roman"/>
          <w:b/>
          <w:bCs/>
          <w:noProof/>
        </w:rPr>
        <w:t>6</w:t>
      </w:r>
      <w:r w:rsidRPr="00C24D8C">
        <w:rPr>
          <w:rFonts w:ascii="Calibri" w:hAnsi="Calibri" w:cs="Times New Roman"/>
          <w:noProof/>
        </w:rPr>
        <w:t>(11) e012268, http://bmjopen.bmj.com/lookup/doi/10.1136/bmjopen-2016-012268.</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Fatmi, M R and Habib, M A, 2016, “Life-Oriented Approach of Modeling Commute Mode Loyalty and Transition Behavior” </w:t>
      </w:r>
      <w:r w:rsidRPr="00C24D8C">
        <w:rPr>
          <w:rFonts w:ascii="Calibri" w:hAnsi="Calibri" w:cs="Times New Roman"/>
          <w:i/>
          <w:iCs/>
          <w:noProof/>
        </w:rPr>
        <w:t>Transportation Research Record: Journal of the Transportation Research Board</w:t>
      </w:r>
      <w:r w:rsidRPr="00C24D8C">
        <w:rPr>
          <w:rFonts w:ascii="Calibri" w:hAnsi="Calibri" w:cs="Times New Roman"/>
          <w:noProof/>
        </w:rPr>
        <w:t xml:space="preserve"> </w:t>
      </w:r>
      <w:r w:rsidRPr="00C24D8C">
        <w:rPr>
          <w:rFonts w:ascii="Calibri" w:hAnsi="Calibri" w:cs="Times New Roman"/>
          <w:b/>
          <w:bCs/>
          <w:noProof/>
        </w:rPr>
        <w:t>2565</w:t>
      </w:r>
      <w:r w:rsidRPr="00C24D8C">
        <w:rPr>
          <w:rFonts w:ascii="Calibri" w:hAnsi="Calibri" w:cs="Times New Roman"/>
          <w:noProof/>
        </w:rPr>
        <w:t>(2565) 37–47, http://trrjournalonline.trb.org/doi/10.3141/2565-0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Feng, J, Dijst, M, Prillwitz, J, and Wissink, B, 2013, “Travel Time and Distance in International Perspective: A Comparison between Nanjing (China) and the Randstad (The Netherlands)” </w:t>
      </w:r>
      <w:r w:rsidRPr="00C24D8C">
        <w:rPr>
          <w:rFonts w:ascii="Calibri" w:hAnsi="Calibri" w:cs="Times New Roman"/>
          <w:i/>
          <w:iCs/>
          <w:noProof/>
        </w:rPr>
        <w:t>Urban Studies</w:t>
      </w:r>
      <w:r w:rsidRPr="00C24D8C">
        <w:rPr>
          <w:rFonts w:ascii="Calibri" w:hAnsi="Calibri" w:cs="Times New Roman"/>
          <w:noProof/>
        </w:rPr>
        <w:t xml:space="preserve"> </w:t>
      </w:r>
      <w:r w:rsidRPr="00C24D8C">
        <w:rPr>
          <w:rFonts w:ascii="Calibri" w:hAnsi="Calibri" w:cs="Times New Roman"/>
          <w:b/>
          <w:bCs/>
          <w:noProof/>
        </w:rPr>
        <w:t>50</w:t>
      </w:r>
      <w:r w:rsidRPr="00C24D8C">
        <w:rPr>
          <w:rFonts w:ascii="Calibri" w:hAnsi="Calibri" w:cs="Times New Roman"/>
          <w:noProof/>
        </w:rPr>
        <w:t>(14) 2993–3010, http://journals.sagepub.com/doi/10.1177/0042098013482504.</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Firnkorn, J and Müller, M, 2012, “Selling Mobility instead of Cars: New Business Strategies of Automakers and the Impact on Private Vehicle Holding” </w:t>
      </w:r>
      <w:r w:rsidRPr="00C24D8C">
        <w:rPr>
          <w:rFonts w:ascii="Calibri" w:hAnsi="Calibri" w:cs="Times New Roman"/>
          <w:i/>
          <w:iCs/>
          <w:noProof/>
        </w:rPr>
        <w:t>Business Strategy and the Environment</w:t>
      </w:r>
      <w:r w:rsidRPr="00C24D8C">
        <w:rPr>
          <w:rFonts w:ascii="Calibri" w:hAnsi="Calibri" w:cs="Times New Roman"/>
          <w:noProof/>
        </w:rPr>
        <w:t xml:space="preserve"> </w:t>
      </w:r>
      <w:r w:rsidRPr="00C24D8C">
        <w:rPr>
          <w:rFonts w:ascii="Calibri" w:hAnsi="Calibri" w:cs="Times New Roman"/>
          <w:b/>
          <w:bCs/>
          <w:noProof/>
        </w:rPr>
        <w:t>21</w:t>
      </w:r>
      <w:r w:rsidRPr="00C24D8C">
        <w:rPr>
          <w:rFonts w:ascii="Calibri" w:hAnsi="Calibri" w:cs="Times New Roman"/>
          <w:noProof/>
        </w:rPr>
        <w:t>(4) 264–280, http://doi.wiley.com/10.1002/bse.738.</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Flint, E, Cummins, S, and Sacker, A, 2014, “Associations between active commuting, body fat, and body mass index: population based, cross sectional study in the United Kingdom” </w:t>
      </w:r>
      <w:r w:rsidRPr="00C24D8C">
        <w:rPr>
          <w:rFonts w:ascii="Calibri" w:hAnsi="Calibri" w:cs="Times New Roman"/>
          <w:i/>
          <w:iCs/>
          <w:noProof/>
        </w:rPr>
        <w:t>BMJ</w:t>
      </w:r>
      <w:r w:rsidRPr="00C24D8C">
        <w:rPr>
          <w:rFonts w:ascii="Calibri" w:hAnsi="Calibri" w:cs="Times New Roman"/>
          <w:noProof/>
        </w:rPr>
        <w:t xml:space="preserve"> </w:t>
      </w:r>
      <w:r w:rsidRPr="00C24D8C">
        <w:rPr>
          <w:rFonts w:ascii="Calibri" w:hAnsi="Calibri" w:cs="Times New Roman"/>
          <w:b/>
          <w:bCs/>
          <w:noProof/>
        </w:rPr>
        <w:t>349</w:t>
      </w:r>
      <w:r w:rsidRPr="00C24D8C">
        <w:rPr>
          <w:rFonts w:ascii="Calibri" w:hAnsi="Calibri" w:cs="Times New Roman"/>
          <w:noProof/>
        </w:rPr>
        <w:t>(aug19 13) g4887–g4887, http://www.bmj.com/cgi/doi/10.1136/bmj.g488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Garceau, T J, Atkinson-Palombo, C, and Garrick, N, 2015, “Peak Car Travel in the United States” </w:t>
      </w:r>
      <w:r w:rsidRPr="00C24D8C">
        <w:rPr>
          <w:rFonts w:ascii="Calibri" w:hAnsi="Calibri" w:cs="Times New Roman"/>
          <w:i/>
          <w:iCs/>
          <w:noProof/>
        </w:rPr>
        <w:t>Transportation Research Record: Journal of the Transportation Research Board</w:t>
      </w:r>
      <w:r w:rsidRPr="00C24D8C">
        <w:rPr>
          <w:rFonts w:ascii="Calibri" w:hAnsi="Calibri" w:cs="Times New Roman"/>
          <w:noProof/>
        </w:rPr>
        <w:t xml:space="preserve"> </w:t>
      </w:r>
      <w:r w:rsidRPr="00C24D8C">
        <w:rPr>
          <w:rFonts w:ascii="Calibri" w:hAnsi="Calibri" w:cs="Times New Roman"/>
          <w:b/>
          <w:bCs/>
          <w:noProof/>
        </w:rPr>
        <w:lastRenderedPageBreak/>
        <w:t>2531</w:t>
      </w:r>
      <w:r w:rsidRPr="00C24D8C">
        <w:rPr>
          <w:rFonts w:ascii="Calibri" w:hAnsi="Calibri" w:cs="Times New Roman"/>
          <w:noProof/>
        </w:rPr>
        <w:t>(2531) 36–44, http://trrjournalonline.trb.org/doi/10.3141/2531-0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Garikapati, V M, Pendyala, R M, Morris, E A, Mokhtarian, P L, and McDonald, N, 2016, “Activity patterns, time use, and travel of millennials: a generation in transition?” </w:t>
      </w:r>
      <w:r w:rsidRPr="00C24D8C">
        <w:rPr>
          <w:rFonts w:ascii="Calibri" w:hAnsi="Calibri" w:cs="Times New Roman"/>
          <w:i/>
          <w:iCs/>
          <w:noProof/>
        </w:rPr>
        <w:t>Transport Reviews</w:t>
      </w:r>
      <w:r w:rsidRPr="00C24D8C">
        <w:rPr>
          <w:rFonts w:ascii="Calibri" w:hAnsi="Calibri" w:cs="Times New Roman"/>
          <w:noProof/>
        </w:rPr>
        <w:t xml:space="preserve"> </w:t>
      </w:r>
      <w:r w:rsidRPr="00C24D8C">
        <w:rPr>
          <w:rFonts w:ascii="Calibri" w:hAnsi="Calibri" w:cs="Times New Roman"/>
          <w:b/>
          <w:bCs/>
          <w:noProof/>
        </w:rPr>
        <w:t>36</w:t>
      </w:r>
      <w:r w:rsidRPr="00C24D8C">
        <w:rPr>
          <w:rFonts w:ascii="Calibri" w:hAnsi="Calibri" w:cs="Times New Roman"/>
          <w:noProof/>
        </w:rPr>
        <w:t>(5) 558–584, http://www.tandfonline.com/doi/full/10.1080/01441647.2016.119733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Gerike, R, de Nazelle, A, Nieuwenhuijsen, M, Panis, L I, Anaya, E, Avila-Palencia, I, Boschetti, F, Brand, C, Cole-Hunter, T, Dons, E, Eriksson, U, Gaupp-Berghausen, M, Kahlmeier, S, Laeremans, M, Mueller, N, Orjuela, J P, Racioppi, F, Raser, E, Rojas-Rueda, D, Schweizer, C, et al., 2016, “Physical Activity through Sustainable Transport Approaches (PASTA): a study protocol for a multicentre project” </w:t>
      </w:r>
      <w:r w:rsidRPr="00C24D8C">
        <w:rPr>
          <w:rFonts w:ascii="Calibri" w:hAnsi="Calibri" w:cs="Times New Roman"/>
          <w:i/>
          <w:iCs/>
          <w:noProof/>
        </w:rPr>
        <w:t>BMJ Open</w:t>
      </w:r>
      <w:r w:rsidRPr="00C24D8C">
        <w:rPr>
          <w:rFonts w:ascii="Calibri" w:hAnsi="Calibri" w:cs="Times New Roman"/>
          <w:noProof/>
        </w:rPr>
        <w:t xml:space="preserve"> </w:t>
      </w:r>
      <w:r w:rsidRPr="00C24D8C">
        <w:rPr>
          <w:rFonts w:ascii="Calibri" w:hAnsi="Calibri" w:cs="Times New Roman"/>
          <w:b/>
          <w:bCs/>
          <w:noProof/>
        </w:rPr>
        <w:t>6</w:t>
      </w:r>
      <w:r w:rsidRPr="00C24D8C">
        <w:rPr>
          <w:rFonts w:ascii="Calibri" w:hAnsi="Calibri" w:cs="Times New Roman"/>
          <w:noProof/>
        </w:rPr>
        <w:t>(1) e009924, http://bmjopen.bmj.com/lookup/doi/10.1136/bmjopen-2015-009924.</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Giles-Corti, B, Vernez-Moudon, A, Reis, R, Turrell, G, Dannenberg, A L, Badland, H, Foster, S, Lowe, M, Sallis, J F, Stevenson, M, and Owen, N, 2016, “City planning and population health: a global challenge” </w:t>
      </w:r>
      <w:r w:rsidRPr="00C24D8C">
        <w:rPr>
          <w:rFonts w:ascii="Calibri" w:hAnsi="Calibri" w:cs="Times New Roman"/>
          <w:i/>
          <w:iCs/>
          <w:noProof/>
        </w:rPr>
        <w:t>The Lancet</w:t>
      </w:r>
      <w:r w:rsidRPr="00C24D8C">
        <w:rPr>
          <w:rFonts w:ascii="Calibri" w:hAnsi="Calibri" w:cs="Times New Roman"/>
          <w:noProof/>
        </w:rPr>
        <w:t xml:space="preserve"> </w:t>
      </w:r>
      <w:r w:rsidRPr="00C24D8C">
        <w:rPr>
          <w:rFonts w:ascii="Calibri" w:hAnsi="Calibri" w:cs="Times New Roman"/>
          <w:b/>
          <w:bCs/>
          <w:noProof/>
        </w:rPr>
        <w:t>388</w:t>
      </w:r>
      <w:r w:rsidRPr="00C24D8C">
        <w:rPr>
          <w:rFonts w:ascii="Calibri" w:hAnsi="Calibri" w:cs="Times New Roman"/>
          <w:noProof/>
        </w:rPr>
        <w:t>(10062) 2912–2924, http://linkinghub.elsevier.com/retrieve/pii/S0140673616300666.</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Goodman, A, 2013, “Walking, Cycling and Driving to Work in the English and Welsh 2011 Census: Trends, Socio-Economic Patterning and Relevance to Travel Behaviour in General” </w:t>
      </w:r>
      <w:r w:rsidRPr="00C24D8C">
        <w:rPr>
          <w:rFonts w:ascii="Calibri" w:hAnsi="Calibri" w:cs="Times New Roman"/>
          <w:i/>
          <w:iCs/>
          <w:noProof/>
        </w:rPr>
        <w:t>PLoS ONE</w:t>
      </w:r>
      <w:r w:rsidRPr="00C24D8C">
        <w:rPr>
          <w:rFonts w:ascii="Calibri" w:hAnsi="Calibri" w:cs="Times New Roman"/>
          <w:noProof/>
        </w:rPr>
        <w:t xml:space="preserve"> </w:t>
      </w:r>
      <w:r w:rsidRPr="00C24D8C">
        <w:rPr>
          <w:rFonts w:ascii="Calibri" w:hAnsi="Calibri" w:cs="Times New Roman"/>
          <w:b/>
          <w:bCs/>
          <w:noProof/>
        </w:rPr>
        <w:t>8</w:t>
      </w:r>
      <w:r w:rsidRPr="00C24D8C">
        <w:rPr>
          <w:rFonts w:ascii="Calibri" w:hAnsi="Calibri" w:cs="Times New Roman"/>
          <w:noProof/>
        </w:rPr>
        <w:t>(8) e71790, http://dx.plos.org/10.1371/journal.pone.0071790.</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Gössling, S and Cohen, S, 2014, “Why sustainable transport policies will fail: EU climate policy in the light of transport taboos” </w:t>
      </w:r>
      <w:r w:rsidRPr="00C24D8C">
        <w:rPr>
          <w:rFonts w:ascii="Calibri" w:hAnsi="Calibri" w:cs="Times New Roman"/>
          <w:i/>
          <w:iCs/>
          <w:noProof/>
        </w:rPr>
        <w:t>Journal of Transport Geography</w:t>
      </w:r>
      <w:r w:rsidRPr="00C24D8C">
        <w:rPr>
          <w:rFonts w:ascii="Calibri" w:hAnsi="Calibri" w:cs="Times New Roman"/>
          <w:noProof/>
        </w:rPr>
        <w:t xml:space="preserve"> </w:t>
      </w:r>
      <w:r w:rsidRPr="00C24D8C">
        <w:rPr>
          <w:rFonts w:ascii="Calibri" w:hAnsi="Calibri" w:cs="Times New Roman"/>
          <w:b/>
          <w:bCs/>
          <w:noProof/>
        </w:rPr>
        <w:t>39</w:t>
      </w:r>
      <w:r w:rsidRPr="00C24D8C">
        <w:rPr>
          <w:rFonts w:ascii="Calibri" w:hAnsi="Calibri" w:cs="Times New Roman"/>
          <w:noProof/>
        </w:rPr>
        <w:t xml:space="preserve"> 197–207, http://linkinghub.elsevier.com/retrieve/pii/S0966692314001586.</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Groffen, D A, Koster, A, Bosma, H, van den Akker, M, Aspelund, T, Siggeirsdóttir, K, Kempen, G I, van Eijk, J T, Eiriksdottir, G, Jónsson, P V, Launer, L J, Gudnason, V, and Harris, T B, 2013, “Socioeconomic factors from midlife predict mobility limitation and depressed mood three decades later; Findings from the AGES-Reykjavik Study” </w:t>
      </w:r>
      <w:r w:rsidRPr="00C24D8C">
        <w:rPr>
          <w:rFonts w:ascii="Calibri" w:hAnsi="Calibri" w:cs="Times New Roman"/>
          <w:i/>
          <w:iCs/>
          <w:noProof/>
        </w:rPr>
        <w:t>BMC Public Health</w:t>
      </w:r>
      <w:r w:rsidRPr="00C24D8C">
        <w:rPr>
          <w:rFonts w:ascii="Calibri" w:hAnsi="Calibri" w:cs="Times New Roman"/>
          <w:noProof/>
        </w:rPr>
        <w:t xml:space="preserve"> </w:t>
      </w:r>
      <w:r w:rsidRPr="00C24D8C">
        <w:rPr>
          <w:rFonts w:ascii="Calibri" w:hAnsi="Calibri" w:cs="Times New Roman"/>
          <w:b/>
          <w:bCs/>
          <w:noProof/>
        </w:rPr>
        <w:t>13</w:t>
      </w:r>
      <w:r w:rsidRPr="00C24D8C">
        <w:rPr>
          <w:rFonts w:ascii="Calibri" w:hAnsi="Calibri" w:cs="Times New Roman"/>
          <w:noProof/>
        </w:rPr>
        <w:t>(1) 101, http://bmcpublichealth.biomedcentral.com/articles/10.1186/1471-2458-13-10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Hamari, J, Sjöklint, M, and Ukkonen, A, 2016, “The sharing economy: Why people participate in collaborative consumption” </w:t>
      </w:r>
      <w:r w:rsidRPr="00C24D8C">
        <w:rPr>
          <w:rFonts w:ascii="Calibri" w:hAnsi="Calibri" w:cs="Times New Roman"/>
          <w:i/>
          <w:iCs/>
          <w:noProof/>
        </w:rPr>
        <w:t>Journal of the Association for Information Science and Technology</w:t>
      </w:r>
      <w:r w:rsidRPr="00C24D8C">
        <w:rPr>
          <w:rFonts w:ascii="Calibri" w:hAnsi="Calibri" w:cs="Times New Roman"/>
          <w:noProof/>
        </w:rPr>
        <w:t xml:space="preserve"> </w:t>
      </w:r>
      <w:r w:rsidRPr="00C24D8C">
        <w:rPr>
          <w:rFonts w:ascii="Calibri" w:hAnsi="Calibri" w:cs="Times New Roman"/>
          <w:b/>
          <w:bCs/>
          <w:noProof/>
        </w:rPr>
        <w:t>67</w:t>
      </w:r>
      <w:r w:rsidRPr="00C24D8C">
        <w:rPr>
          <w:rFonts w:ascii="Calibri" w:hAnsi="Calibri" w:cs="Times New Roman"/>
          <w:noProof/>
        </w:rPr>
        <w:t>(9) 2047–2059, http://doi.wiley.com/10.1002/asi.23552.</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Harman, R, 1993, “Railway privatization: Does it bring new opportunities?” </w:t>
      </w:r>
      <w:r w:rsidRPr="00C24D8C">
        <w:rPr>
          <w:rFonts w:ascii="Calibri" w:hAnsi="Calibri" w:cs="Times New Roman"/>
          <w:i/>
          <w:iCs/>
          <w:noProof/>
        </w:rPr>
        <w:t>Public Money &amp; Management</w:t>
      </w:r>
      <w:r w:rsidRPr="00C24D8C">
        <w:rPr>
          <w:rFonts w:ascii="Calibri" w:hAnsi="Calibri" w:cs="Times New Roman"/>
          <w:noProof/>
        </w:rPr>
        <w:t xml:space="preserve"> </w:t>
      </w:r>
      <w:r w:rsidRPr="00C24D8C">
        <w:rPr>
          <w:rFonts w:ascii="Calibri" w:hAnsi="Calibri" w:cs="Times New Roman"/>
          <w:b/>
          <w:bCs/>
          <w:noProof/>
        </w:rPr>
        <w:t>13</w:t>
      </w:r>
      <w:r w:rsidRPr="00C24D8C">
        <w:rPr>
          <w:rFonts w:ascii="Calibri" w:hAnsi="Calibri" w:cs="Times New Roman"/>
          <w:noProof/>
        </w:rPr>
        <w:t>(1) 19–25, http://www.tandfonline.com/doi/abs/10.1080/09540969309387744.</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Harms, L, Bertolini, L, and te Brömmelstroet, M, 2014, “Spatial and social variations in cycling patterns in a mature cycling country exploring differences and trends” </w:t>
      </w:r>
      <w:r w:rsidRPr="00C24D8C">
        <w:rPr>
          <w:rFonts w:ascii="Calibri" w:hAnsi="Calibri" w:cs="Times New Roman"/>
          <w:i/>
          <w:iCs/>
          <w:noProof/>
        </w:rPr>
        <w:t>Journal of Transport &amp; Health</w:t>
      </w:r>
      <w:r w:rsidRPr="00C24D8C">
        <w:rPr>
          <w:rFonts w:ascii="Calibri" w:hAnsi="Calibri" w:cs="Times New Roman"/>
          <w:noProof/>
        </w:rPr>
        <w:t xml:space="preserve"> </w:t>
      </w:r>
      <w:r w:rsidRPr="00C24D8C">
        <w:rPr>
          <w:rFonts w:ascii="Calibri" w:hAnsi="Calibri" w:cs="Times New Roman"/>
          <w:b/>
          <w:bCs/>
          <w:noProof/>
        </w:rPr>
        <w:t>1</w:t>
      </w:r>
      <w:r w:rsidRPr="00C24D8C">
        <w:rPr>
          <w:rFonts w:ascii="Calibri" w:hAnsi="Calibri" w:cs="Times New Roman"/>
          <w:noProof/>
        </w:rPr>
        <w:t>(4) 232–242, http://linkinghub.elsevier.com/retrieve/pii/S2214140514000802.</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Headicar, P, 2013, “The Changing Spatial Distribution of the Population in England: Its Nature and Significance for ‘Peak Car’” </w:t>
      </w:r>
      <w:r w:rsidRPr="00C24D8C">
        <w:rPr>
          <w:rFonts w:ascii="Calibri" w:hAnsi="Calibri" w:cs="Times New Roman"/>
          <w:i/>
          <w:iCs/>
          <w:noProof/>
        </w:rPr>
        <w:t>Transport Reviews</w:t>
      </w:r>
      <w:r w:rsidRPr="00C24D8C">
        <w:rPr>
          <w:rFonts w:ascii="Calibri" w:hAnsi="Calibri" w:cs="Times New Roman"/>
          <w:noProof/>
        </w:rPr>
        <w:t xml:space="preserve"> </w:t>
      </w:r>
      <w:r w:rsidRPr="00C24D8C">
        <w:rPr>
          <w:rFonts w:ascii="Calibri" w:hAnsi="Calibri" w:cs="Times New Roman"/>
          <w:b/>
          <w:bCs/>
          <w:noProof/>
        </w:rPr>
        <w:t>33</w:t>
      </w:r>
      <w:r w:rsidRPr="00C24D8C">
        <w:rPr>
          <w:rFonts w:ascii="Calibri" w:hAnsi="Calibri" w:cs="Times New Roman"/>
          <w:noProof/>
        </w:rPr>
        <w:t>(3) 310–324, http://www.tandfonline.com/doi/abs/10.1080/01441647.2013.80275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Hopkins, D, 2016, “Can environmental awareness explain declining preference for car-based mobility amongst generation Y? A qualitative examination of learn to drive behaviours” </w:t>
      </w:r>
      <w:r w:rsidRPr="00C24D8C">
        <w:rPr>
          <w:rFonts w:ascii="Calibri" w:hAnsi="Calibri" w:cs="Times New Roman"/>
          <w:i/>
          <w:iCs/>
          <w:noProof/>
        </w:rPr>
        <w:t>Transportation Research Part A: Policy and Practice</w:t>
      </w:r>
      <w:r w:rsidRPr="00C24D8C">
        <w:rPr>
          <w:rFonts w:ascii="Calibri" w:hAnsi="Calibri" w:cs="Times New Roman"/>
          <w:noProof/>
        </w:rPr>
        <w:t xml:space="preserve"> </w:t>
      </w:r>
      <w:r w:rsidRPr="00C24D8C">
        <w:rPr>
          <w:rFonts w:ascii="Calibri" w:hAnsi="Calibri" w:cs="Times New Roman"/>
          <w:b/>
          <w:bCs/>
          <w:noProof/>
        </w:rPr>
        <w:t>94</w:t>
      </w:r>
      <w:r w:rsidRPr="00C24D8C">
        <w:rPr>
          <w:rFonts w:ascii="Calibri" w:hAnsi="Calibri" w:cs="Times New Roman"/>
          <w:noProof/>
        </w:rPr>
        <w:t xml:space="preserve"> 149–163, http://linkinghub.elsevier.com/retrieve/pii/S0965856415303323.</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Huby, M and Burkitt, N, 2000, “Is the New Deal for Transport really better for everyone? The social policy implications of the UK 1998 White Paper on transport” </w:t>
      </w:r>
      <w:r w:rsidRPr="00C24D8C">
        <w:rPr>
          <w:rFonts w:ascii="Calibri" w:hAnsi="Calibri" w:cs="Times New Roman"/>
          <w:i/>
          <w:iCs/>
          <w:noProof/>
        </w:rPr>
        <w:t>Environment and Planning C: Government and Policy</w:t>
      </w:r>
      <w:r w:rsidRPr="00C24D8C">
        <w:rPr>
          <w:rFonts w:ascii="Calibri" w:hAnsi="Calibri" w:cs="Times New Roman"/>
          <w:noProof/>
        </w:rPr>
        <w:t xml:space="preserve"> </w:t>
      </w:r>
      <w:r w:rsidRPr="00C24D8C">
        <w:rPr>
          <w:rFonts w:ascii="Calibri" w:hAnsi="Calibri" w:cs="Times New Roman"/>
          <w:b/>
          <w:bCs/>
          <w:noProof/>
        </w:rPr>
        <w:t>18</w:t>
      </w:r>
      <w:r w:rsidRPr="00C24D8C">
        <w:rPr>
          <w:rFonts w:ascii="Calibri" w:hAnsi="Calibri" w:cs="Times New Roman"/>
          <w:noProof/>
        </w:rPr>
        <w:t xml:space="preserve">(4) 379–392, </w:t>
      </w:r>
      <w:r w:rsidRPr="00C24D8C">
        <w:rPr>
          <w:rFonts w:ascii="Calibri" w:hAnsi="Calibri" w:cs="Times New Roman"/>
          <w:noProof/>
        </w:rPr>
        <w:lastRenderedPageBreak/>
        <w:t>http://epc.sagepub.com/lookup/doi/10.1068/c9901j.</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Hynes, M, 2014, “Telework Isn’t Working: A Policy Review” </w:t>
      </w:r>
      <w:r w:rsidRPr="00C24D8C">
        <w:rPr>
          <w:rFonts w:ascii="Calibri" w:hAnsi="Calibri" w:cs="Times New Roman"/>
          <w:i/>
          <w:iCs/>
          <w:noProof/>
        </w:rPr>
        <w:t>Economic and Social Review</w:t>
      </w:r>
      <w:r w:rsidRPr="00C24D8C">
        <w:rPr>
          <w:rFonts w:ascii="Calibri" w:hAnsi="Calibri" w:cs="Times New Roman"/>
          <w:noProof/>
        </w:rPr>
        <w:t xml:space="preserve"> </w:t>
      </w:r>
      <w:r w:rsidRPr="00C24D8C">
        <w:rPr>
          <w:rFonts w:ascii="Calibri" w:hAnsi="Calibri" w:cs="Times New Roman"/>
          <w:b/>
          <w:bCs/>
          <w:noProof/>
        </w:rPr>
        <w:t>45</w:t>
      </w:r>
      <w:r w:rsidRPr="00C24D8C">
        <w:rPr>
          <w:rFonts w:ascii="Calibri" w:hAnsi="Calibri" w:cs="Times New Roman"/>
          <w:noProof/>
        </w:rPr>
        <w:t>(4) 579–602.</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Jones, P, 2014, “The evolution of urban mobility: The interplay of academic and policy perspectives” </w:t>
      </w:r>
      <w:r w:rsidRPr="00C24D8C">
        <w:rPr>
          <w:rFonts w:ascii="Calibri" w:hAnsi="Calibri" w:cs="Times New Roman"/>
          <w:i/>
          <w:iCs/>
          <w:noProof/>
        </w:rPr>
        <w:t>IATSS Research</w:t>
      </w:r>
      <w:r w:rsidRPr="00C24D8C">
        <w:rPr>
          <w:rFonts w:ascii="Calibri" w:hAnsi="Calibri" w:cs="Times New Roman"/>
          <w:noProof/>
        </w:rPr>
        <w:t xml:space="preserve"> </w:t>
      </w:r>
      <w:r w:rsidRPr="00C24D8C">
        <w:rPr>
          <w:rFonts w:ascii="Calibri" w:hAnsi="Calibri" w:cs="Times New Roman"/>
          <w:b/>
          <w:bCs/>
          <w:noProof/>
        </w:rPr>
        <w:t>38</w:t>
      </w:r>
      <w:r w:rsidRPr="00C24D8C">
        <w:rPr>
          <w:rFonts w:ascii="Calibri" w:hAnsi="Calibri" w:cs="Times New Roman"/>
          <w:noProof/>
        </w:rPr>
        <w:t>(1) 7–13, http://linkinghub.elsevier.com/retrieve/pii/S038611121400017X.</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Kamargianni, M and Polydoropoulou, A, 2013, “Hybrid Choice Model to Investigate Effects of Teenagers’ Attitudes Toward Walking and Cycling on Mode Choice Behavior” </w:t>
      </w:r>
      <w:r w:rsidRPr="00C24D8C">
        <w:rPr>
          <w:rFonts w:ascii="Calibri" w:hAnsi="Calibri" w:cs="Times New Roman"/>
          <w:i/>
          <w:iCs/>
          <w:noProof/>
        </w:rPr>
        <w:t>Transportation Research Record: Journal of the Transportation Research Board</w:t>
      </w:r>
      <w:r w:rsidRPr="00C24D8C">
        <w:rPr>
          <w:rFonts w:ascii="Calibri" w:hAnsi="Calibri" w:cs="Times New Roman"/>
          <w:noProof/>
        </w:rPr>
        <w:t xml:space="preserve"> </w:t>
      </w:r>
      <w:r w:rsidRPr="00C24D8C">
        <w:rPr>
          <w:rFonts w:ascii="Calibri" w:hAnsi="Calibri" w:cs="Times New Roman"/>
          <w:b/>
          <w:bCs/>
          <w:noProof/>
        </w:rPr>
        <w:t>2382</w:t>
      </w:r>
      <w:r w:rsidRPr="00C24D8C">
        <w:rPr>
          <w:rFonts w:ascii="Calibri" w:hAnsi="Calibri" w:cs="Times New Roman"/>
          <w:noProof/>
        </w:rPr>
        <w:t>(2382) 151–161, http://trrjournalonline.trb.org/doi/10.3141/2382-1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Kent, J L, 2014, “Carsharing as active transport: What are the potential health benefits?” </w:t>
      </w:r>
      <w:r w:rsidRPr="00C24D8C">
        <w:rPr>
          <w:rFonts w:ascii="Calibri" w:hAnsi="Calibri" w:cs="Times New Roman"/>
          <w:i/>
          <w:iCs/>
          <w:noProof/>
        </w:rPr>
        <w:t>Journal of Transport &amp; Health</w:t>
      </w:r>
      <w:r w:rsidRPr="00C24D8C">
        <w:rPr>
          <w:rFonts w:ascii="Calibri" w:hAnsi="Calibri" w:cs="Times New Roman"/>
          <w:noProof/>
        </w:rPr>
        <w:t xml:space="preserve"> </w:t>
      </w:r>
      <w:r w:rsidRPr="00C24D8C">
        <w:rPr>
          <w:rFonts w:ascii="Calibri" w:hAnsi="Calibri" w:cs="Times New Roman"/>
          <w:b/>
          <w:bCs/>
          <w:noProof/>
        </w:rPr>
        <w:t>1</w:t>
      </w:r>
      <w:r w:rsidRPr="00C24D8C">
        <w:rPr>
          <w:rFonts w:ascii="Calibri" w:hAnsi="Calibri" w:cs="Times New Roman"/>
          <w:noProof/>
        </w:rPr>
        <w:t>(1) 54–62, http://linkinghub.elsevier.com/retrieve/pii/S2214140513000054.</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Klein, N J and Smart, M J, 2017, “Millennials and car ownership: Less money, fewer cars” </w:t>
      </w:r>
      <w:r w:rsidRPr="00C24D8C">
        <w:rPr>
          <w:rFonts w:ascii="Calibri" w:hAnsi="Calibri" w:cs="Times New Roman"/>
          <w:i/>
          <w:iCs/>
          <w:noProof/>
        </w:rPr>
        <w:t>Transport Policy</w:t>
      </w:r>
      <w:r w:rsidRPr="00C24D8C">
        <w:rPr>
          <w:rFonts w:ascii="Calibri" w:hAnsi="Calibri" w:cs="Times New Roman"/>
          <w:noProof/>
        </w:rPr>
        <w:t xml:space="preserve"> </w:t>
      </w:r>
      <w:r w:rsidRPr="00C24D8C">
        <w:rPr>
          <w:rFonts w:ascii="Calibri" w:hAnsi="Calibri" w:cs="Times New Roman"/>
          <w:b/>
          <w:bCs/>
          <w:noProof/>
        </w:rPr>
        <w:t>53</w:t>
      </w:r>
      <w:r w:rsidRPr="00C24D8C">
        <w:rPr>
          <w:rFonts w:ascii="Calibri" w:hAnsi="Calibri" w:cs="Times New Roman"/>
          <w:noProof/>
        </w:rPr>
        <w:t xml:space="preserve"> 20–29, http://linkinghub.elsevier.com/retrieve/pii/S0967070X1630557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KNESEBECK, O VON DEM, WAHRENDORF, M, HYDE, M, and SIEGRIST, J, 2007, “Socio-economic position and quality of life among older people in 10 European countries: results of the SHARE study” </w:t>
      </w:r>
      <w:r w:rsidRPr="00C24D8C">
        <w:rPr>
          <w:rFonts w:ascii="Calibri" w:hAnsi="Calibri" w:cs="Times New Roman"/>
          <w:i/>
          <w:iCs/>
          <w:noProof/>
        </w:rPr>
        <w:t>Ageing and Society</w:t>
      </w:r>
      <w:r w:rsidRPr="00C24D8C">
        <w:rPr>
          <w:rFonts w:ascii="Calibri" w:hAnsi="Calibri" w:cs="Times New Roman"/>
          <w:noProof/>
        </w:rPr>
        <w:t xml:space="preserve"> </w:t>
      </w:r>
      <w:r w:rsidRPr="00C24D8C">
        <w:rPr>
          <w:rFonts w:ascii="Calibri" w:hAnsi="Calibri" w:cs="Times New Roman"/>
          <w:b/>
          <w:bCs/>
          <w:noProof/>
        </w:rPr>
        <w:t>27</w:t>
      </w:r>
      <w:r w:rsidRPr="00C24D8C">
        <w:rPr>
          <w:rFonts w:ascii="Calibri" w:hAnsi="Calibri" w:cs="Times New Roman"/>
          <w:noProof/>
        </w:rPr>
        <w:t>(2) 269–284, http://www.journals.cambridge.org/abstract_S0144686X06005484.</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Kuhnimhof, T, Zumkeller, D, and Chlond, B, 2013, “Who Made Peak Car, and How? A Breakdown of Trends over Four Decades in Four Countries” </w:t>
      </w:r>
      <w:r w:rsidRPr="00C24D8C">
        <w:rPr>
          <w:rFonts w:ascii="Calibri" w:hAnsi="Calibri" w:cs="Times New Roman"/>
          <w:i/>
          <w:iCs/>
          <w:noProof/>
        </w:rPr>
        <w:t>Transport Reviews</w:t>
      </w:r>
      <w:r w:rsidRPr="00C24D8C">
        <w:rPr>
          <w:rFonts w:ascii="Calibri" w:hAnsi="Calibri" w:cs="Times New Roman"/>
          <w:noProof/>
        </w:rPr>
        <w:t xml:space="preserve"> </w:t>
      </w:r>
      <w:r w:rsidRPr="00C24D8C">
        <w:rPr>
          <w:rFonts w:ascii="Calibri" w:hAnsi="Calibri" w:cs="Times New Roman"/>
          <w:b/>
          <w:bCs/>
          <w:noProof/>
        </w:rPr>
        <w:t>33</w:t>
      </w:r>
      <w:r w:rsidRPr="00C24D8C">
        <w:rPr>
          <w:rFonts w:ascii="Calibri" w:hAnsi="Calibri" w:cs="Times New Roman"/>
          <w:noProof/>
        </w:rPr>
        <w:t>(3) 325–342, http://www.tandfonline.com/doi/abs/10.1080/01441647.2013.801928.</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Lanzendorf, M, 2010, “Key Events and Their Effect on Mobility Biographies: The Case of Childbirth” </w:t>
      </w:r>
      <w:r w:rsidRPr="00C24D8C">
        <w:rPr>
          <w:rFonts w:ascii="Calibri" w:hAnsi="Calibri" w:cs="Times New Roman"/>
          <w:i/>
          <w:iCs/>
          <w:noProof/>
        </w:rPr>
        <w:t>International Journal of Sustainable Transportation</w:t>
      </w:r>
      <w:r w:rsidRPr="00C24D8C">
        <w:rPr>
          <w:rFonts w:ascii="Calibri" w:hAnsi="Calibri" w:cs="Times New Roman"/>
          <w:noProof/>
        </w:rPr>
        <w:t xml:space="preserve"> </w:t>
      </w:r>
      <w:r w:rsidRPr="00C24D8C">
        <w:rPr>
          <w:rFonts w:ascii="Calibri" w:hAnsi="Calibri" w:cs="Times New Roman"/>
          <w:b/>
          <w:bCs/>
          <w:noProof/>
        </w:rPr>
        <w:t>4</w:t>
      </w:r>
      <w:r w:rsidRPr="00C24D8C">
        <w:rPr>
          <w:rFonts w:ascii="Calibri" w:hAnsi="Calibri" w:cs="Times New Roman"/>
          <w:noProof/>
        </w:rPr>
        <w:t>(5) 272–292, http://www.tandfonline.com/doi/abs/10.1080/15568310903145188.</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Lee-Gosselin, M E H, 2017, “Beyond ‘Peak Car’: A reflection on the evolution of public sentiment about the role of cars in cities” </w:t>
      </w:r>
      <w:r w:rsidRPr="00C24D8C">
        <w:rPr>
          <w:rFonts w:ascii="Calibri" w:hAnsi="Calibri" w:cs="Times New Roman"/>
          <w:i/>
          <w:iCs/>
          <w:noProof/>
        </w:rPr>
        <w:t>IATSS Research</w:t>
      </w:r>
      <w:r w:rsidRPr="00C24D8C">
        <w:rPr>
          <w:rFonts w:ascii="Calibri" w:hAnsi="Calibri" w:cs="Times New Roman"/>
          <w:noProof/>
        </w:rPr>
        <w:t xml:space="preserve"> </w:t>
      </w:r>
      <w:r w:rsidRPr="00C24D8C">
        <w:rPr>
          <w:rFonts w:ascii="Calibri" w:hAnsi="Calibri" w:cs="Times New Roman"/>
          <w:b/>
          <w:bCs/>
          <w:noProof/>
        </w:rPr>
        <w:t>40</w:t>
      </w:r>
      <w:r w:rsidRPr="00C24D8C">
        <w:rPr>
          <w:rFonts w:ascii="Calibri" w:hAnsi="Calibri" w:cs="Times New Roman"/>
          <w:noProof/>
        </w:rPr>
        <w:t>(2) 85–87, http://linkinghub.elsevier.com/retrieve/pii/S038611121630011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Li, T, Dodson, J, and Sipe, N, 2015, “Differentiating metropolitan transport disadvantage by mode: Household expenditure on private vehicle fuel and public transport fares in Brisbane, Australia” </w:t>
      </w:r>
      <w:r w:rsidRPr="00C24D8C">
        <w:rPr>
          <w:rFonts w:ascii="Calibri" w:hAnsi="Calibri" w:cs="Times New Roman"/>
          <w:i/>
          <w:iCs/>
          <w:noProof/>
        </w:rPr>
        <w:t>Journal of Transport Geography</w:t>
      </w:r>
      <w:r w:rsidRPr="00C24D8C">
        <w:rPr>
          <w:rFonts w:ascii="Calibri" w:hAnsi="Calibri" w:cs="Times New Roman"/>
          <w:noProof/>
        </w:rPr>
        <w:t xml:space="preserve"> </w:t>
      </w:r>
      <w:r w:rsidRPr="00C24D8C">
        <w:rPr>
          <w:rFonts w:ascii="Calibri" w:hAnsi="Calibri" w:cs="Times New Roman"/>
          <w:b/>
          <w:bCs/>
          <w:noProof/>
        </w:rPr>
        <w:t>49</w:t>
      </w:r>
      <w:r w:rsidRPr="00C24D8C">
        <w:rPr>
          <w:rFonts w:ascii="Calibri" w:hAnsi="Calibri" w:cs="Times New Roman"/>
          <w:noProof/>
        </w:rPr>
        <w:t xml:space="preserve"> 16–25, http://linkinghub.elsevier.com/retrieve/pii/S0966692315001830.</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Lin, J and Long, L, 2008, “What neighborhood are you in? Empirical findings of relationships between household travel and neighborhood characteristics” </w:t>
      </w:r>
      <w:r w:rsidRPr="00C24D8C">
        <w:rPr>
          <w:rFonts w:ascii="Calibri" w:hAnsi="Calibri" w:cs="Times New Roman"/>
          <w:i/>
          <w:iCs/>
          <w:noProof/>
        </w:rPr>
        <w:t>Transportation</w:t>
      </w:r>
      <w:r w:rsidRPr="00C24D8C">
        <w:rPr>
          <w:rFonts w:ascii="Calibri" w:hAnsi="Calibri" w:cs="Times New Roman"/>
          <w:noProof/>
        </w:rPr>
        <w:t xml:space="preserve"> </w:t>
      </w:r>
      <w:r w:rsidRPr="00C24D8C">
        <w:rPr>
          <w:rFonts w:ascii="Calibri" w:hAnsi="Calibri" w:cs="Times New Roman"/>
          <w:b/>
          <w:bCs/>
          <w:noProof/>
        </w:rPr>
        <w:t>35</w:t>
      </w:r>
      <w:r w:rsidRPr="00C24D8C">
        <w:rPr>
          <w:rFonts w:ascii="Calibri" w:hAnsi="Calibri" w:cs="Times New Roman"/>
          <w:noProof/>
        </w:rPr>
        <w:t>(6) 739–758, http://link.springer.com/10.1007/s11116-008-9167-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Manville, M, King, D A, and Smart, M J, 2017, “The Driving Downturn: A Preliminary Assessment” </w:t>
      </w:r>
      <w:r w:rsidRPr="00C24D8C">
        <w:rPr>
          <w:rFonts w:ascii="Calibri" w:hAnsi="Calibri" w:cs="Times New Roman"/>
          <w:i/>
          <w:iCs/>
          <w:noProof/>
        </w:rPr>
        <w:t>Journal of the American Planning Association</w:t>
      </w:r>
      <w:r w:rsidRPr="00C24D8C">
        <w:rPr>
          <w:rFonts w:ascii="Calibri" w:hAnsi="Calibri" w:cs="Times New Roman"/>
          <w:noProof/>
        </w:rPr>
        <w:t xml:space="preserve"> </w:t>
      </w:r>
      <w:r w:rsidRPr="00C24D8C">
        <w:rPr>
          <w:rFonts w:ascii="Calibri" w:hAnsi="Calibri" w:cs="Times New Roman"/>
          <w:b/>
          <w:bCs/>
          <w:noProof/>
        </w:rPr>
        <w:t>83</w:t>
      </w:r>
      <w:r w:rsidRPr="00C24D8C">
        <w:rPr>
          <w:rFonts w:ascii="Calibri" w:hAnsi="Calibri" w:cs="Times New Roman"/>
          <w:noProof/>
        </w:rPr>
        <w:t>(1) 42–55, https://www.tandfonline.com/doi/full/10.1080/01944363.2016.1247653.</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Mao, Z, Ettema, D, and Dijst, M, 2016, “Commuting trip satisfaction in Beijing: Exploring the influence of multimodal behavior and modal flexibility” </w:t>
      </w:r>
      <w:r w:rsidRPr="00C24D8C">
        <w:rPr>
          <w:rFonts w:ascii="Calibri" w:hAnsi="Calibri" w:cs="Times New Roman"/>
          <w:i/>
          <w:iCs/>
          <w:noProof/>
        </w:rPr>
        <w:t>Transportation Research Part A: Policy and Practice</w:t>
      </w:r>
      <w:r w:rsidRPr="00C24D8C">
        <w:rPr>
          <w:rFonts w:ascii="Calibri" w:hAnsi="Calibri" w:cs="Times New Roman"/>
          <w:noProof/>
        </w:rPr>
        <w:t xml:space="preserve"> </w:t>
      </w:r>
      <w:r w:rsidRPr="00C24D8C">
        <w:rPr>
          <w:rFonts w:ascii="Calibri" w:hAnsi="Calibri" w:cs="Times New Roman"/>
          <w:b/>
          <w:bCs/>
          <w:noProof/>
        </w:rPr>
        <w:t>94</w:t>
      </w:r>
      <w:r w:rsidRPr="00C24D8C">
        <w:rPr>
          <w:rFonts w:ascii="Calibri" w:hAnsi="Calibri" w:cs="Times New Roman"/>
          <w:noProof/>
        </w:rPr>
        <w:t xml:space="preserve"> 592–603, http://linkinghub.elsevier.com/retrieve/pii/S096585641630341X.</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Martin, A, Panter, J, Suhrcke, M, and Ogilvie, D, 2015, “Impact of changes in mode of travel to work on changes in body mass index: evidence from the British Household Panel Survey” </w:t>
      </w:r>
      <w:r w:rsidRPr="00C24D8C">
        <w:rPr>
          <w:rFonts w:ascii="Calibri" w:hAnsi="Calibri" w:cs="Times New Roman"/>
          <w:i/>
          <w:iCs/>
          <w:noProof/>
        </w:rPr>
        <w:t>Journal of Epidemiology and Community Health</w:t>
      </w:r>
      <w:r w:rsidRPr="00C24D8C">
        <w:rPr>
          <w:rFonts w:ascii="Calibri" w:hAnsi="Calibri" w:cs="Times New Roman"/>
          <w:noProof/>
        </w:rPr>
        <w:t xml:space="preserve"> </w:t>
      </w:r>
      <w:r w:rsidRPr="00C24D8C">
        <w:rPr>
          <w:rFonts w:ascii="Calibri" w:hAnsi="Calibri" w:cs="Times New Roman"/>
          <w:b/>
          <w:bCs/>
          <w:noProof/>
        </w:rPr>
        <w:t>69</w:t>
      </w:r>
      <w:r w:rsidRPr="00C24D8C">
        <w:rPr>
          <w:rFonts w:ascii="Calibri" w:hAnsi="Calibri" w:cs="Times New Roman"/>
          <w:noProof/>
        </w:rPr>
        <w:t>(8) 753–761, http://jech.bmj.com/lookup/doi/10.1136/jech-2014-20521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lastRenderedPageBreak/>
        <w:t xml:space="preserve">McDonald, N C, 2015, “Are Millennials Really the ‘Go-Nowhere’ Generation?” </w:t>
      </w:r>
      <w:r w:rsidRPr="00C24D8C">
        <w:rPr>
          <w:rFonts w:ascii="Calibri" w:hAnsi="Calibri" w:cs="Times New Roman"/>
          <w:i/>
          <w:iCs/>
          <w:noProof/>
        </w:rPr>
        <w:t>Journal of the American Planning Association</w:t>
      </w:r>
      <w:r w:rsidRPr="00C24D8C">
        <w:rPr>
          <w:rFonts w:ascii="Calibri" w:hAnsi="Calibri" w:cs="Times New Roman"/>
          <w:noProof/>
        </w:rPr>
        <w:t xml:space="preserve"> </w:t>
      </w:r>
      <w:r w:rsidRPr="00C24D8C">
        <w:rPr>
          <w:rFonts w:ascii="Calibri" w:hAnsi="Calibri" w:cs="Times New Roman"/>
          <w:b/>
          <w:bCs/>
          <w:noProof/>
        </w:rPr>
        <w:t>81</w:t>
      </w:r>
      <w:r w:rsidRPr="00C24D8C">
        <w:rPr>
          <w:rFonts w:ascii="Calibri" w:hAnsi="Calibri" w:cs="Times New Roman"/>
          <w:noProof/>
        </w:rPr>
        <w:t>(2) 90–103, http://www.tandfonline.com/doi/full/10.1080/01944363.2015.1057196.</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McIntosh, J, Trubka, R, Kenworthy, J, and Newman, P, 2014, “The role of urban form and transit in city car dependence: Analysis of 26 global cities from 1960 to 2000” </w:t>
      </w:r>
      <w:r w:rsidRPr="00C24D8C">
        <w:rPr>
          <w:rFonts w:ascii="Calibri" w:hAnsi="Calibri" w:cs="Times New Roman"/>
          <w:i/>
          <w:iCs/>
          <w:noProof/>
        </w:rPr>
        <w:t>Transportation Research Part D: Transport and Environment</w:t>
      </w:r>
      <w:r w:rsidRPr="00C24D8C">
        <w:rPr>
          <w:rFonts w:ascii="Calibri" w:hAnsi="Calibri" w:cs="Times New Roman"/>
          <w:noProof/>
        </w:rPr>
        <w:t xml:space="preserve"> </w:t>
      </w:r>
      <w:r w:rsidRPr="00C24D8C">
        <w:rPr>
          <w:rFonts w:ascii="Calibri" w:hAnsi="Calibri" w:cs="Times New Roman"/>
          <w:b/>
          <w:bCs/>
          <w:noProof/>
        </w:rPr>
        <w:t>33</w:t>
      </w:r>
      <w:r w:rsidRPr="00C24D8C">
        <w:rPr>
          <w:rFonts w:ascii="Calibri" w:hAnsi="Calibri" w:cs="Times New Roman"/>
          <w:noProof/>
        </w:rPr>
        <w:t xml:space="preserve"> 95–110, http://linkinghub.elsevier.com/retrieve/pii/S136192091400114X.</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Milligan, B, 2015, “Care Insurers charge eye-watering fees, claims Which?” </w:t>
      </w:r>
      <w:r w:rsidRPr="00C24D8C">
        <w:rPr>
          <w:rFonts w:ascii="Calibri" w:hAnsi="Calibri" w:cs="Times New Roman"/>
          <w:i/>
          <w:iCs/>
          <w:noProof/>
        </w:rPr>
        <w:t>BBC News</w:t>
      </w:r>
      <w:r w:rsidRPr="00C24D8C">
        <w:rPr>
          <w:rFonts w:ascii="Calibri" w:hAnsi="Calibri" w:cs="Times New Roman"/>
          <w:noProof/>
        </w:rPr>
        <w:t>, http://www.bbc.co.uk/news/business-33937806.</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Minton, J, Vanderbloemen, L, and Dorling, D, 2013, “Visualizing Europe’s demographic scars with coplots and contour plots” </w:t>
      </w:r>
      <w:r w:rsidRPr="00C24D8C">
        <w:rPr>
          <w:rFonts w:ascii="Calibri" w:hAnsi="Calibri" w:cs="Times New Roman"/>
          <w:i/>
          <w:iCs/>
          <w:noProof/>
        </w:rPr>
        <w:t>International Journal of Epidemiology</w:t>
      </w:r>
      <w:r w:rsidRPr="00C24D8C">
        <w:rPr>
          <w:rFonts w:ascii="Calibri" w:hAnsi="Calibri" w:cs="Times New Roman"/>
          <w:noProof/>
        </w:rPr>
        <w:t xml:space="preserve"> </w:t>
      </w:r>
      <w:r w:rsidRPr="00C24D8C">
        <w:rPr>
          <w:rFonts w:ascii="Calibri" w:hAnsi="Calibri" w:cs="Times New Roman"/>
          <w:b/>
          <w:bCs/>
          <w:noProof/>
        </w:rPr>
        <w:t>42</w:t>
      </w:r>
      <w:r w:rsidRPr="00C24D8C">
        <w:rPr>
          <w:rFonts w:ascii="Calibri" w:hAnsi="Calibri" w:cs="Times New Roman"/>
          <w:noProof/>
        </w:rPr>
        <w:t>(4) 1164–1176, http://ije.oxfordjournals.org/content/42/4/1164.full.</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Mitchell, G and Dorling, D, 2003, “An environmental justice analysis of British air quality” </w:t>
      </w:r>
      <w:r w:rsidRPr="00C24D8C">
        <w:rPr>
          <w:rFonts w:ascii="Calibri" w:hAnsi="Calibri" w:cs="Times New Roman"/>
          <w:i/>
          <w:iCs/>
          <w:noProof/>
        </w:rPr>
        <w:t>Environment and Planning A</w:t>
      </w:r>
      <w:r w:rsidRPr="00C24D8C">
        <w:rPr>
          <w:rFonts w:ascii="Calibri" w:hAnsi="Calibri" w:cs="Times New Roman"/>
          <w:noProof/>
        </w:rPr>
        <w:t xml:space="preserve"> </w:t>
      </w:r>
      <w:r w:rsidRPr="00C24D8C">
        <w:rPr>
          <w:rFonts w:ascii="Calibri" w:hAnsi="Calibri" w:cs="Times New Roman"/>
          <w:b/>
          <w:bCs/>
          <w:noProof/>
        </w:rPr>
        <w:t>35</w:t>
      </w:r>
      <w:r w:rsidRPr="00C24D8C">
        <w:rPr>
          <w:rFonts w:ascii="Calibri" w:hAnsi="Calibri" w:cs="Times New Roman"/>
          <w:noProof/>
        </w:rPr>
        <w:t>(5) 909–929, http://www.envplan.com/abstract.cgi?id=a35240.</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Næss, P, 2006, “Are Short Daily Trips Compensated by Higher Leisure Mobility?” </w:t>
      </w:r>
      <w:r w:rsidRPr="00C24D8C">
        <w:rPr>
          <w:rFonts w:ascii="Calibri" w:hAnsi="Calibri" w:cs="Times New Roman"/>
          <w:i/>
          <w:iCs/>
          <w:noProof/>
        </w:rPr>
        <w:t>Environment and Planning B: Planning and Design</w:t>
      </w:r>
      <w:r w:rsidRPr="00C24D8C">
        <w:rPr>
          <w:rFonts w:ascii="Calibri" w:hAnsi="Calibri" w:cs="Times New Roman"/>
          <w:noProof/>
        </w:rPr>
        <w:t xml:space="preserve"> </w:t>
      </w:r>
      <w:r w:rsidRPr="00C24D8C">
        <w:rPr>
          <w:rFonts w:ascii="Calibri" w:hAnsi="Calibri" w:cs="Times New Roman"/>
          <w:b/>
          <w:bCs/>
          <w:noProof/>
        </w:rPr>
        <w:t>33</w:t>
      </w:r>
      <w:r w:rsidRPr="00C24D8C">
        <w:rPr>
          <w:rFonts w:ascii="Calibri" w:hAnsi="Calibri" w:cs="Times New Roman"/>
          <w:noProof/>
        </w:rPr>
        <w:t>(2) 197–220, http://journals.sagepub.com/doi/10.1068/b3115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de Nazelle, A, Nieuwenhuijsen, M J, Antó, J M, Brauer, M, Briggs, D, Braun-Fahrlander, C, Cavill, N, Cooper, A R, Desqueyroux, H, Fruin, S, Hoek, G, Panis, L I, Janssen, N, Jerrett, M, Joffe, M, Andersen, Z J, van Kempen, E, Kingham, S, Kubesch, N, Leyden, K M, et al., 2011, “Improving health through policies that promote active travel: A review of evidence to support integrated health impact assessment” </w:t>
      </w:r>
      <w:r w:rsidRPr="00C24D8C">
        <w:rPr>
          <w:rFonts w:ascii="Calibri" w:hAnsi="Calibri" w:cs="Times New Roman"/>
          <w:i/>
          <w:iCs/>
          <w:noProof/>
        </w:rPr>
        <w:t>Environment International</w:t>
      </w:r>
      <w:r w:rsidRPr="00C24D8C">
        <w:rPr>
          <w:rFonts w:ascii="Calibri" w:hAnsi="Calibri" w:cs="Times New Roman"/>
          <w:noProof/>
        </w:rPr>
        <w:t xml:space="preserve"> </w:t>
      </w:r>
      <w:r w:rsidRPr="00C24D8C">
        <w:rPr>
          <w:rFonts w:ascii="Calibri" w:hAnsi="Calibri" w:cs="Times New Roman"/>
          <w:b/>
          <w:bCs/>
          <w:noProof/>
        </w:rPr>
        <w:t>37</w:t>
      </w:r>
      <w:r w:rsidRPr="00C24D8C">
        <w:rPr>
          <w:rFonts w:ascii="Calibri" w:hAnsi="Calibri" w:cs="Times New Roman"/>
          <w:noProof/>
        </w:rPr>
        <w:t>(4) 766–777, http://linkinghub.elsevier.com/retrieve/pii/S016041201100034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Noble, B, 2005, “Why are some young people choosing not to drive?”, in </w:t>
      </w:r>
      <w:r w:rsidRPr="00C24D8C">
        <w:rPr>
          <w:rFonts w:ascii="Calibri" w:hAnsi="Calibri" w:cs="Times New Roman"/>
          <w:i/>
          <w:iCs/>
          <w:noProof/>
        </w:rPr>
        <w:t>European Transport Conference</w:t>
      </w:r>
      <w:r w:rsidRPr="00C24D8C">
        <w:rPr>
          <w:rFonts w:ascii="Calibri" w:hAnsi="Calibri" w:cs="Times New Roman"/>
          <w:noProof/>
        </w:rPr>
        <w:t xml:space="preserve"> (Strassburg), http://abstracts.aetransport.org/paper/download/id/209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Nordfjærn, T, Simsekoglu, Ö, and Rundmo, T, 2016, “Active transport, public transport and electric car as perceived alternatives in a motorized Norwegian sample” </w:t>
      </w:r>
      <w:r w:rsidRPr="00C24D8C">
        <w:rPr>
          <w:rFonts w:ascii="Calibri" w:hAnsi="Calibri" w:cs="Times New Roman"/>
          <w:i/>
          <w:iCs/>
          <w:noProof/>
        </w:rPr>
        <w:t>Transportation Research Part F: Traffic Psychology and Behaviour</w:t>
      </w:r>
      <w:r w:rsidRPr="00C24D8C">
        <w:rPr>
          <w:rFonts w:ascii="Calibri" w:hAnsi="Calibri" w:cs="Times New Roman"/>
          <w:noProof/>
        </w:rPr>
        <w:t xml:space="preserve"> </w:t>
      </w:r>
      <w:r w:rsidRPr="00C24D8C">
        <w:rPr>
          <w:rFonts w:ascii="Calibri" w:hAnsi="Calibri" w:cs="Times New Roman"/>
          <w:b/>
          <w:bCs/>
          <w:noProof/>
        </w:rPr>
        <w:t>42</w:t>
      </w:r>
      <w:r w:rsidRPr="00C24D8C">
        <w:rPr>
          <w:rFonts w:ascii="Calibri" w:hAnsi="Calibri" w:cs="Times New Roman"/>
          <w:noProof/>
        </w:rPr>
        <w:t xml:space="preserve"> 70–79, http://linkinghub.elsevier.com/retrieve/pii/S136984781630137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Popovich, N D and Handy, S, 2015, “Downtown, strip centers, and big-box stores: Mode choice by shopping destination type in Davis, California” </w:t>
      </w:r>
      <w:r w:rsidRPr="00C24D8C">
        <w:rPr>
          <w:rFonts w:ascii="Calibri" w:hAnsi="Calibri" w:cs="Times New Roman"/>
          <w:i/>
          <w:iCs/>
          <w:noProof/>
        </w:rPr>
        <w:t>Journal of Transport and Land Use</w:t>
      </w:r>
      <w:r w:rsidRPr="00C24D8C">
        <w:rPr>
          <w:rFonts w:ascii="Calibri" w:hAnsi="Calibri" w:cs="Times New Roman"/>
          <w:noProof/>
        </w:rPr>
        <w:t xml:space="preserve"> </w:t>
      </w:r>
      <w:r w:rsidRPr="00C24D8C">
        <w:rPr>
          <w:rFonts w:ascii="Calibri" w:hAnsi="Calibri" w:cs="Times New Roman"/>
          <w:b/>
          <w:bCs/>
          <w:noProof/>
        </w:rPr>
        <w:t>8</w:t>
      </w:r>
      <w:r w:rsidRPr="00C24D8C">
        <w:rPr>
          <w:rFonts w:ascii="Calibri" w:hAnsi="Calibri" w:cs="Times New Roman"/>
          <w:noProof/>
        </w:rPr>
        <w:t>(2) 149–170, https://www.jtlu.org/index.php/jtlu/article/view/739.</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Prettenthaler, F E and Steininger, K W, 1999, “From ownership to service use lifestyle: the potential of car sharing” </w:t>
      </w:r>
      <w:r w:rsidRPr="00C24D8C">
        <w:rPr>
          <w:rFonts w:ascii="Calibri" w:hAnsi="Calibri" w:cs="Times New Roman"/>
          <w:i/>
          <w:iCs/>
          <w:noProof/>
        </w:rPr>
        <w:t>Ecological Economics</w:t>
      </w:r>
      <w:r w:rsidRPr="00C24D8C">
        <w:rPr>
          <w:rFonts w:ascii="Calibri" w:hAnsi="Calibri" w:cs="Times New Roman"/>
          <w:noProof/>
        </w:rPr>
        <w:t xml:space="preserve"> </w:t>
      </w:r>
      <w:r w:rsidRPr="00C24D8C">
        <w:rPr>
          <w:rFonts w:ascii="Calibri" w:hAnsi="Calibri" w:cs="Times New Roman"/>
          <w:b/>
          <w:bCs/>
          <w:noProof/>
        </w:rPr>
        <w:t>28</w:t>
      </w:r>
      <w:r w:rsidRPr="00C24D8C">
        <w:rPr>
          <w:rFonts w:ascii="Calibri" w:hAnsi="Calibri" w:cs="Times New Roman"/>
          <w:noProof/>
        </w:rPr>
        <w:t>(3) 443–453, http://linkinghub.elsevier.com/retrieve/pii/S0921800998001098.</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Pritchard, T and DeBoer, L, 1995, “The Effect of Taxes and Insurance Costs On Automobile Registrations in the United States” </w:t>
      </w:r>
      <w:r w:rsidRPr="00C24D8C">
        <w:rPr>
          <w:rFonts w:ascii="Calibri" w:hAnsi="Calibri" w:cs="Times New Roman"/>
          <w:i/>
          <w:iCs/>
          <w:noProof/>
        </w:rPr>
        <w:t>Public Finance Review</w:t>
      </w:r>
      <w:r w:rsidRPr="00C24D8C">
        <w:rPr>
          <w:rFonts w:ascii="Calibri" w:hAnsi="Calibri" w:cs="Times New Roman"/>
          <w:noProof/>
        </w:rPr>
        <w:t xml:space="preserve"> </w:t>
      </w:r>
      <w:r w:rsidRPr="00C24D8C">
        <w:rPr>
          <w:rFonts w:ascii="Calibri" w:hAnsi="Calibri" w:cs="Times New Roman"/>
          <w:b/>
          <w:bCs/>
          <w:noProof/>
        </w:rPr>
        <w:t>23</w:t>
      </w:r>
      <w:r w:rsidRPr="00C24D8C">
        <w:rPr>
          <w:rFonts w:ascii="Calibri" w:hAnsi="Calibri" w:cs="Times New Roman"/>
          <w:noProof/>
        </w:rPr>
        <w:t>(3) 283–304, http://pfr.sagepub.com/cgi/doi/10.1177/10911421950230030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Pyer, M and Tucker, F, 2017, “‘With us, we, like, physically can’t’: Transport, Mobility and the Leisure Experiences of Teenage Wheelchair Users” </w:t>
      </w:r>
      <w:r w:rsidRPr="00C24D8C">
        <w:rPr>
          <w:rFonts w:ascii="Calibri" w:hAnsi="Calibri" w:cs="Times New Roman"/>
          <w:i/>
          <w:iCs/>
          <w:noProof/>
        </w:rPr>
        <w:t>Mobilities</w:t>
      </w:r>
      <w:r w:rsidRPr="00C24D8C">
        <w:rPr>
          <w:rFonts w:ascii="Calibri" w:hAnsi="Calibri" w:cs="Times New Roman"/>
          <w:noProof/>
        </w:rPr>
        <w:t xml:space="preserve"> </w:t>
      </w:r>
      <w:r w:rsidRPr="00C24D8C">
        <w:rPr>
          <w:rFonts w:ascii="Calibri" w:hAnsi="Calibri" w:cs="Times New Roman"/>
          <w:b/>
          <w:bCs/>
          <w:noProof/>
        </w:rPr>
        <w:t>12</w:t>
      </w:r>
      <w:r w:rsidRPr="00C24D8C">
        <w:rPr>
          <w:rFonts w:ascii="Calibri" w:hAnsi="Calibri" w:cs="Times New Roman"/>
          <w:noProof/>
        </w:rPr>
        <w:t>(1) 36–52, https://www.tandfonline.com/doi/full/10.1080/17450101.2014.970390.</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Rabbitt, N and Ghosh, B, 2016, “Economic and environmental impacts of organised Car Sharing Services: A case study of Ireland” </w:t>
      </w:r>
      <w:r w:rsidRPr="00C24D8C">
        <w:rPr>
          <w:rFonts w:ascii="Calibri" w:hAnsi="Calibri" w:cs="Times New Roman"/>
          <w:i/>
          <w:iCs/>
          <w:noProof/>
        </w:rPr>
        <w:t>Research in Transportation Economics</w:t>
      </w:r>
      <w:r w:rsidRPr="00C24D8C">
        <w:rPr>
          <w:rFonts w:ascii="Calibri" w:hAnsi="Calibri" w:cs="Times New Roman"/>
          <w:noProof/>
        </w:rPr>
        <w:t xml:space="preserve"> </w:t>
      </w:r>
      <w:r w:rsidRPr="00C24D8C">
        <w:rPr>
          <w:rFonts w:ascii="Calibri" w:hAnsi="Calibri" w:cs="Times New Roman"/>
          <w:b/>
          <w:bCs/>
          <w:noProof/>
        </w:rPr>
        <w:t>57</w:t>
      </w:r>
      <w:r w:rsidRPr="00C24D8C">
        <w:rPr>
          <w:rFonts w:ascii="Calibri" w:hAnsi="Calibri" w:cs="Times New Roman"/>
          <w:noProof/>
        </w:rPr>
        <w:t xml:space="preserve"> 3–12, http://linkinghub.elsevier.com/retrieve/pii/S0739885915301293.</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Schöley, J and Willekens, F, 2017, “Visualizing compositional data on the Lexis surface” </w:t>
      </w:r>
      <w:r w:rsidRPr="00C24D8C">
        <w:rPr>
          <w:rFonts w:ascii="Calibri" w:hAnsi="Calibri" w:cs="Times New Roman"/>
          <w:i/>
          <w:iCs/>
          <w:noProof/>
        </w:rPr>
        <w:lastRenderedPageBreak/>
        <w:t>Demographic Research</w:t>
      </w:r>
      <w:r w:rsidRPr="00C24D8C">
        <w:rPr>
          <w:rFonts w:ascii="Calibri" w:hAnsi="Calibri" w:cs="Times New Roman"/>
          <w:noProof/>
        </w:rPr>
        <w:t xml:space="preserve"> </w:t>
      </w:r>
      <w:r w:rsidRPr="00C24D8C">
        <w:rPr>
          <w:rFonts w:ascii="Calibri" w:hAnsi="Calibri" w:cs="Times New Roman"/>
          <w:b/>
          <w:bCs/>
          <w:noProof/>
        </w:rPr>
        <w:t>36</w:t>
      </w:r>
      <w:r w:rsidRPr="00C24D8C">
        <w:rPr>
          <w:rFonts w:ascii="Calibri" w:hAnsi="Calibri" w:cs="Times New Roman"/>
          <w:noProof/>
        </w:rPr>
        <w:t xml:space="preserve"> 627–658, http://www.demographic-research.org/volumes/vol36/2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Shaheen, S, Cano, L, and Camel, M, 2016, “Exploring electric vehicle carsharing as a mobility option for older adults: A case study of a senior adult community in the San Francisco Bay Area” </w:t>
      </w:r>
      <w:r w:rsidRPr="00C24D8C">
        <w:rPr>
          <w:rFonts w:ascii="Calibri" w:hAnsi="Calibri" w:cs="Times New Roman"/>
          <w:i/>
          <w:iCs/>
          <w:noProof/>
        </w:rPr>
        <w:t>International Journal of Sustainable Transportation</w:t>
      </w:r>
      <w:r w:rsidRPr="00C24D8C">
        <w:rPr>
          <w:rFonts w:ascii="Calibri" w:hAnsi="Calibri" w:cs="Times New Roman"/>
          <w:noProof/>
        </w:rPr>
        <w:t xml:space="preserve"> </w:t>
      </w:r>
      <w:r w:rsidRPr="00C24D8C">
        <w:rPr>
          <w:rFonts w:ascii="Calibri" w:hAnsi="Calibri" w:cs="Times New Roman"/>
          <w:b/>
          <w:bCs/>
          <w:noProof/>
        </w:rPr>
        <w:t>10</w:t>
      </w:r>
      <w:r w:rsidRPr="00C24D8C">
        <w:rPr>
          <w:rFonts w:ascii="Calibri" w:hAnsi="Calibri" w:cs="Times New Roman"/>
          <w:noProof/>
        </w:rPr>
        <w:t>(5) 406–417, http://www.tandfonline.com/doi/full/10.1080/15568318.2014.96267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Sharmeen, F, Arentze, T, and Timmermans, H, 2014, “An analysis of the dynamics of activity and travel needs in response to social network evolution and life-cycle events: A structural equation model” </w:t>
      </w:r>
      <w:r w:rsidRPr="00C24D8C">
        <w:rPr>
          <w:rFonts w:ascii="Calibri" w:hAnsi="Calibri" w:cs="Times New Roman"/>
          <w:i/>
          <w:iCs/>
          <w:noProof/>
        </w:rPr>
        <w:t>Transportation Research Part A: Policy and Practice</w:t>
      </w:r>
      <w:r w:rsidRPr="00C24D8C">
        <w:rPr>
          <w:rFonts w:ascii="Calibri" w:hAnsi="Calibri" w:cs="Times New Roman"/>
          <w:noProof/>
        </w:rPr>
        <w:t xml:space="preserve"> </w:t>
      </w:r>
      <w:r w:rsidRPr="00C24D8C">
        <w:rPr>
          <w:rFonts w:ascii="Calibri" w:hAnsi="Calibri" w:cs="Times New Roman"/>
          <w:b/>
          <w:bCs/>
          <w:noProof/>
        </w:rPr>
        <w:t>59</w:t>
      </w:r>
      <w:r w:rsidRPr="00C24D8C">
        <w:rPr>
          <w:rFonts w:ascii="Calibri" w:hAnsi="Calibri" w:cs="Times New Roman"/>
          <w:noProof/>
        </w:rPr>
        <w:t xml:space="preserve"> 159–171, http://linkinghub.elsevier.com/retrieve/pii/S0965856413002322.</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St-Louis, E, Manaugh, K, van Lierop, D, and El-Geneidy, A, 2014, “The happy commuter: A comparison of commuter satisfaction across modes” </w:t>
      </w:r>
      <w:r w:rsidRPr="00C24D8C">
        <w:rPr>
          <w:rFonts w:ascii="Calibri" w:hAnsi="Calibri" w:cs="Times New Roman"/>
          <w:i/>
          <w:iCs/>
          <w:noProof/>
        </w:rPr>
        <w:t>Transportation Research Part F: Traffic Psychology and Behaviour</w:t>
      </w:r>
      <w:r w:rsidRPr="00C24D8C">
        <w:rPr>
          <w:rFonts w:ascii="Calibri" w:hAnsi="Calibri" w:cs="Times New Roman"/>
          <w:noProof/>
        </w:rPr>
        <w:t xml:space="preserve"> </w:t>
      </w:r>
      <w:r w:rsidRPr="00C24D8C">
        <w:rPr>
          <w:rFonts w:ascii="Calibri" w:hAnsi="Calibri" w:cs="Times New Roman"/>
          <w:b/>
          <w:bCs/>
          <w:noProof/>
        </w:rPr>
        <w:t>26</w:t>
      </w:r>
      <w:r w:rsidRPr="00C24D8C">
        <w:rPr>
          <w:rFonts w:ascii="Calibri" w:hAnsi="Calibri" w:cs="Times New Roman"/>
          <w:noProof/>
        </w:rPr>
        <w:t xml:space="preserve"> 160–170, http://linkinghub.elsevier.com/retrieve/pii/S136984781400110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Stokes, G, 2013, “The Prospects for Future Levels of Car Access and Use” </w:t>
      </w:r>
      <w:r w:rsidRPr="00C24D8C">
        <w:rPr>
          <w:rFonts w:ascii="Calibri" w:hAnsi="Calibri" w:cs="Times New Roman"/>
          <w:i/>
          <w:iCs/>
          <w:noProof/>
        </w:rPr>
        <w:t>Transport Reviews</w:t>
      </w:r>
      <w:r w:rsidRPr="00C24D8C">
        <w:rPr>
          <w:rFonts w:ascii="Calibri" w:hAnsi="Calibri" w:cs="Times New Roman"/>
          <w:noProof/>
        </w:rPr>
        <w:t xml:space="preserve"> </w:t>
      </w:r>
      <w:r w:rsidRPr="00C24D8C">
        <w:rPr>
          <w:rFonts w:ascii="Calibri" w:hAnsi="Calibri" w:cs="Times New Roman"/>
          <w:b/>
          <w:bCs/>
          <w:noProof/>
        </w:rPr>
        <w:t>33</w:t>
      </w:r>
      <w:r w:rsidRPr="00C24D8C">
        <w:rPr>
          <w:rFonts w:ascii="Calibri" w:hAnsi="Calibri" w:cs="Times New Roman"/>
          <w:noProof/>
        </w:rPr>
        <w:t>(3) 360–375, http://www.tandfonline.com/doi/abs/10.1080/01441647.2013.800614.</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Taylor, M F, Brice, J, Buck, N, and Prentice-Lane, E, 2011, “British Household Panel Survey: User Manual, Volume A: Introduction, Technical Report and Appendices”.</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Teubner, T and Flath, C M, 2015, “The Economics of Multi-Hop Ride Sharing” </w:t>
      </w:r>
      <w:r w:rsidRPr="00C24D8C">
        <w:rPr>
          <w:rFonts w:ascii="Calibri" w:hAnsi="Calibri" w:cs="Times New Roman"/>
          <w:i/>
          <w:iCs/>
          <w:noProof/>
        </w:rPr>
        <w:t>Business &amp; Information Systems Engineering</w:t>
      </w:r>
      <w:r w:rsidRPr="00C24D8C">
        <w:rPr>
          <w:rFonts w:ascii="Calibri" w:hAnsi="Calibri" w:cs="Times New Roman"/>
          <w:noProof/>
        </w:rPr>
        <w:t xml:space="preserve"> </w:t>
      </w:r>
      <w:r w:rsidRPr="00C24D8C">
        <w:rPr>
          <w:rFonts w:ascii="Calibri" w:hAnsi="Calibri" w:cs="Times New Roman"/>
          <w:b/>
          <w:bCs/>
          <w:noProof/>
        </w:rPr>
        <w:t>57</w:t>
      </w:r>
      <w:r w:rsidRPr="00C24D8C">
        <w:rPr>
          <w:rFonts w:ascii="Calibri" w:hAnsi="Calibri" w:cs="Times New Roman"/>
          <w:noProof/>
        </w:rPr>
        <w:t>(5) 311–324, http://link.springer.com/10.1007/s12599-015-0396-y.</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Thomas, G O and Walker, I, 2015, “Users of different travel modes differ in journey satisfaction and habit strength but not environmental worldviews: A large-scale survey of drivers, walkers, bicyclists and bus users commuting to a UK university” </w:t>
      </w:r>
      <w:r w:rsidRPr="00C24D8C">
        <w:rPr>
          <w:rFonts w:ascii="Calibri" w:hAnsi="Calibri" w:cs="Times New Roman"/>
          <w:i/>
          <w:iCs/>
          <w:noProof/>
        </w:rPr>
        <w:t>Transportation Research Part F: Traffic Psychology and Behaviour</w:t>
      </w:r>
      <w:r w:rsidRPr="00C24D8C">
        <w:rPr>
          <w:rFonts w:ascii="Calibri" w:hAnsi="Calibri" w:cs="Times New Roman"/>
          <w:noProof/>
        </w:rPr>
        <w:t xml:space="preserve"> </w:t>
      </w:r>
      <w:r w:rsidRPr="00C24D8C">
        <w:rPr>
          <w:rFonts w:ascii="Calibri" w:hAnsi="Calibri" w:cs="Times New Roman"/>
          <w:b/>
          <w:bCs/>
          <w:noProof/>
        </w:rPr>
        <w:t>34</w:t>
      </w:r>
      <w:r w:rsidRPr="00C24D8C">
        <w:rPr>
          <w:rFonts w:ascii="Calibri" w:hAnsi="Calibri" w:cs="Times New Roman"/>
          <w:noProof/>
        </w:rPr>
        <w:t xml:space="preserve"> 86–93, http://linkinghub.elsevier.com/retrieve/pii/S136984781500120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Thomopoulos, N and Givoni, M, 2015, “The autonomous car—a blessing or a curse for the future of low carbon mobility? An exploration of likely vs. desirable outcomes” </w:t>
      </w:r>
      <w:r w:rsidRPr="00C24D8C">
        <w:rPr>
          <w:rFonts w:ascii="Calibri" w:hAnsi="Calibri" w:cs="Times New Roman"/>
          <w:i/>
          <w:iCs/>
          <w:noProof/>
        </w:rPr>
        <w:t>European Journal of Futures Research</w:t>
      </w:r>
      <w:r w:rsidRPr="00C24D8C">
        <w:rPr>
          <w:rFonts w:ascii="Calibri" w:hAnsi="Calibri" w:cs="Times New Roman"/>
          <w:noProof/>
        </w:rPr>
        <w:t xml:space="preserve"> </w:t>
      </w:r>
      <w:r w:rsidRPr="00C24D8C">
        <w:rPr>
          <w:rFonts w:ascii="Calibri" w:hAnsi="Calibri" w:cs="Times New Roman"/>
          <w:b/>
          <w:bCs/>
          <w:noProof/>
        </w:rPr>
        <w:t>3</w:t>
      </w:r>
      <w:r w:rsidRPr="00C24D8C">
        <w:rPr>
          <w:rFonts w:ascii="Calibri" w:hAnsi="Calibri" w:cs="Times New Roman"/>
          <w:noProof/>
        </w:rPr>
        <w:t>(1) 14, http://link.springer.com/10.1007/s40309-015-0071-z.</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Tilley, S, 2017, “Multi-level forces and differential effects affecting birth cohorts that stimulate mobility change” </w:t>
      </w:r>
      <w:r w:rsidRPr="00C24D8C">
        <w:rPr>
          <w:rFonts w:ascii="Calibri" w:hAnsi="Calibri" w:cs="Times New Roman"/>
          <w:i/>
          <w:iCs/>
          <w:noProof/>
        </w:rPr>
        <w:t>Transport Reviews</w:t>
      </w:r>
      <w:r w:rsidRPr="00C24D8C">
        <w:rPr>
          <w:rFonts w:ascii="Calibri" w:hAnsi="Calibri" w:cs="Times New Roman"/>
          <w:noProof/>
        </w:rPr>
        <w:t xml:space="preserve"> </w:t>
      </w:r>
      <w:r w:rsidRPr="00C24D8C">
        <w:rPr>
          <w:rFonts w:ascii="Calibri" w:hAnsi="Calibri" w:cs="Times New Roman"/>
          <w:b/>
          <w:bCs/>
          <w:noProof/>
        </w:rPr>
        <w:t>37</w:t>
      </w:r>
      <w:r w:rsidRPr="00C24D8C">
        <w:rPr>
          <w:rFonts w:ascii="Calibri" w:hAnsi="Calibri" w:cs="Times New Roman"/>
          <w:noProof/>
        </w:rPr>
        <w:t>(3) 344–364, https://www.tandfonline.com/doi/full/10.1080/01441647.2016.124648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Tilley, S and Houston, D, 2016, “The gender turnaround: Young women now travelling more than young men” </w:t>
      </w:r>
      <w:r w:rsidRPr="00C24D8C">
        <w:rPr>
          <w:rFonts w:ascii="Calibri" w:hAnsi="Calibri" w:cs="Times New Roman"/>
          <w:i/>
          <w:iCs/>
          <w:noProof/>
        </w:rPr>
        <w:t>Journal of Transport Geography</w:t>
      </w:r>
      <w:r w:rsidRPr="00C24D8C">
        <w:rPr>
          <w:rFonts w:ascii="Calibri" w:hAnsi="Calibri" w:cs="Times New Roman"/>
          <w:noProof/>
        </w:rPr>
        <w:t xml:space="preserve"> </w:t>
      </w:r>
      <w:r w:rsidRPr="00C24D8C">
        <w:rPr>
          <w:rFonts w:ascii="Calibri" w:hAnsi="Calibri" w:cs="Times New Roman"/>
          <w:b/>
          <w:bCs/>
          <w:noProof/>
        </w:rPr>
        <w:t>54</w:t>
      </w:r>
      <w:r w:rsidRPr="00C24D8C">
        <w:rPr>
          <w:rFonts w:ascii="Calibri" w:hAnsi="Calibri" w:cs="Times New Roman"/>
          <w:noProof/>
        </w:rPr>
        <w:t xml:space="preserve"> 349–358, http://linkinghub.elsevier.com/retrieve/pii/S0966692316303581.</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Tyrovolas, S, Polychronopoulos, E, Morena, M, Mariolis, A, Piscopo, S, Valacchi, G, Bountziouka, V, Anastasiou, F, Zeimbekis, A, Tyrovola, D, Foscolou, A, Gotsis, E, Metallinos, G, Soulis, G, Tur, J-A, Matalas, A, Lionis, C, Sidossis, L S, and Panagiotakos, D, 2017, “Is car use related with successful aging of older adults? Results from the multinational Mediterranean islands study” </w:t>
      </w:r>
      <w:r w:rsidRPr="00C24D8C">
        <w:rPr>
          <w:rFonts w:ascii="Calibri" w:hAnsi="Calibri" w:cs="Times New Roman"/>
          <w:i/>
          <w:iCs/>
          <w:noProof/>
        </w:rPr>
        <w:t>Annals of Epidemiology</w:t>
      </w:r>
      <w:r w:rsidRPr="00C24D8C">
        <w:rPr>
          <w:rFonts w:ascii="Calibri" w:hAnsi="Calibri" w:cs="Times New Roman"/>
          <w:noProof/>
        </w:rPr>
        <w:t xml:space="preserve"> </w:t>
      </w:r>
      <w:r w:rsidRPr="00C24D8C">
        <w:rPr>
          <w:rFonts w:ascii="Calibri" w:hAnsi="Calibri" w:cs="Times New Roman"/>
          <w:b/>
          <w:bCs/>
          <w:noProof/>
        </w:rPr>
        <w:t>27</w:t>
      </w:r>
      <w:r w:rsidRPr="00C24D8C">
        <w:rPr>
          <w:rFonts w:ascii="Calibri" w:hAnsi="Calibri" w:cs="Times New Roman"/>
          <w:noProof/>
        </w:rPr>
        <w:t>(3) 225–229, http://linkinghub.elsevier.com/retrieve/pii/S104727971730028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Uhrig, S C N, 2008, “The Nature and Causes of Attrition in the British Household Panel Survey”, Essex, https://www.iser.essex.ac.uk/files/iser_working_papers/2008-05.pdf.</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Urry, J, 2004, “The ‘System’ of Automobility” </w:t>
      </w:r>
      <w:r w:rsidRPr="00C24D8C">
        <w:rPr>
          <w:rFonts w:ascii="Calibri" w:hAnsi="Calibri" w:cs="Times New Roman"/>
          <w:i/>
          <w:iCs/>
          <w:noProof/>
        </w:rPr>
        <w:t>Theory, Culture &amp; Society</w:t>
      </w:r>
      <w:r w:rsidRPr="00C24D8C">
        <w:rPr>
          <w:rFonts w:ascii="Calibri" w:hAnsi="Calibri" w:cs="Times New Roman"/>
          <w:noProof/>
        </w:rPr>
        <w:t xml:space="preserve"> </w:t>
      </w:r>
      <w:r w:rsidRPr="00C24D8C">
        <w:rPr>
          <w:rFonts w:ascii="Calibri" w:hAnsi="Calibri" w:cs="Times New Roman"/>
          <w:b/>
          <w:bCs/>
          <w:noProof/>
        </w:rPr>
        <w:t>21</w:t>
      </w:r>
      <w:r w:rsidRPr="00C24D8C">
        <w:rPr>
          <w:rFonts w:ascii="Calibri" w:hAnsi="Calibri" w:cs="Times New Roman"/>
          <w:noProof/>
        </w:rPr>
        <w:t>(4–5) 25–39, http://journals.sagepub.com/doi/10.1177/0263276404046059.</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lastRenderedPageBreak/>
        <w:t xml:space="preserve">Vaupel, J W, Wang, Z, Andreev, K, and Yashin, A I, 1997 </w:t>
      </w:r>
      <w:r w:rsidRPr="00C24D8C">
        <w:rPr>
          <w:rFonts w:ascii="Calibri" w:hAnsi="Calibri" w:cs="Times New Roman"/>
          <w:i/>
          <w:iCs/>
          <w:noProof/>
        </w:rPr>
        <w:t>Population Data at a Glance: Shaded Contour Maps of Demographic Surfaces over Age and Time</w:t>
      </w:r>
      <w:r w:rsidRPr="00C24D8C">
        <w:rPr>
          <w:rFonts w:ascii="Calibri" w:hAnsi="Calibri" w:cs="Times New Roman"/>
          <w:noProof/>
        </w:rPr>
        <w:t xml:space="preserve"> (University Press of Southern Denmark), http://www.abebooks.co.uk/servlet/BookDetailsPL?bi=2944819605.</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Le Vine, S, Jones, P, and Polak, J, 2013, “The Contribution of Benefit-in-Kind Taxation Policy in Britain to the ‘Peak Car’ Phenomenon” </w:t>
      </w:r>
      <w:r w:rsidRPr="00C24D8C">
        <w:rPr>
          <w:rFonts w:ascii="Calibri" w:hAnsi="Calibri" w:cs="Times New Roman"/>
          <w:i/>
          <w:iCs/>
          <w:noProof/>
        </w:rPr>
        <w:t>Transport Reviews</w:t>
      </w:r>
      <w:r w:rsidRPr="00C24D8C">
        <w:rPr>
          <w:rFonts w:ascii="Calibri" w:hAnsi="Calibri" w:cs="Times New Roman"/>
          <w:noProof/>
        </w:rPr>
        <w:t xml:space="preserve"> </w:t>
      </w:r>
      <w:r w:rsidRPr="00C24D8C">
        <w:rPr>
          <w:rFonts w:ascii="Calibri" w:hAnsi="Calibri" w:cs="Times New Roman"/>
          <w:b/>
          <w:bCs/>
          <w:noProof/>
        </w:rPr>
        <w:t>33</w:t>
      </w:r>
      <w:r w:rsidRPr="00C24D8C">
        <w:rPr>
          <w:rFonts w:ascii="Calibri" w:hAnsi="Calibri" w:cs="Times New Roman"/>
          <w:noProof/>
        </w:rPr>
        <w:t>(5) 526–547.</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Walton, D and Sunseri, S, 2010, “Factors Influencing the Decision to Drive or Walk Short Distances to Public Transport Facilities” </w:t>
      </w:r>
      <w:r w:rsidRPr="00C24D8C">
        <w:rPr>
          <w:rFonts w:ascii="Calibri" w:hAnsi="Calibri" w:cs="Times New Roman"/>
          <w:i/>
          <w:iCs/>
          <w:noProof/>
        </w:rPr>
        <w:t>International Journal of Sustainable Transportation</w:t>
      </w:r>
      <w:r w:rsidRPr="00C24D8C">
        <w:rPr>
          <w:rFonts w:ascii="Calibri" w:hAnsi="Calibri" w:cs="Times New Roman"/>
          <w:noProof/>
        </w:rPr>
        <w:t xml:space="preserve"> </w:t>
      </w:r>
      <w:r w:rsidRPr="00C24D8C">
        <w:rPr>
          <w:rFonts w:ascii="Calibri" w:hAnsi="Calibri" w:cs="Times New Roman"/>
          <w:b/>
          <w:bCs/>
          <w:noProof/>
        </w:rPr>
        <w:t>4</w:t>
      </w:r>
      <w:r w:rsidRPr="00C24D8C">
        <w:rPr>
          <w:rFonts w:ascii="Calibri" w:hAnsi="Calibri" w:cs="Times New Roman"/>
          <w:noProof/>
        </w:rPr>
        <w:t>(4) 212–226, http://www.tandfonline.com/doi/abs/10.1080/15568310902927040.</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Woodcock, J, Givoni, M, and Morgan, A S, 2013, “Health Impact Modelling of Active Travel Visions for England and Wales Using an Integrated Transport and Health Impact Modelling Tool (ITHIM)” </w:t>
      </w:r>
      <w:r w:rsidRPr="00C24D8C">
        <w:rPr>
          <w:rFonts w:ascii="Calibri" w:hAnsi="Calibri" w:cs="Times New Roman"/>
          <w:i/>
          <w:iCs/>
          <w:noProof/>
        </w:rPr>
        <w:t>PLoS ONE</w:t>
      </w:r>
      <w:r w:rsidRPr="00C24D8C">
        <w:rPr>
          <w:rFonts w:ascii="Calibri" w:hAnsi="Calibri" w:cs="Times New Roman"/>
          <w:noProof/>
        </w:rPr>
        <w:t xml:space="preserve"> </w:t>
      </w:r>
      <w:r w:rsidRPr="00C24D8C">
        <w:rPr>
          <w:rFonts w:ascii="Calibri" w:hAnsi="Calibri" w:cs="Times New Roman"/>
          <w:b/>
          <w:bCs/>
          <w:noProof/>
        </w:rPr>
        <w:t>8</w:t>
      </w:r>
      <w:r w:rsidRPr="00C24D8C">
        <w:rPr>
          <w:rFonts w:ascii="Calibri" w:hAnsi="Calibri" w:cs="Times New Roman"/>
          <w:noProof/>
        </w:rPr>
        <w:t>(1) e51462, http://dx.plos.org/10.1371/journal.pone.0051462.</w:t>
      </w:r>
    </w:p>
    <w:p w:rsidR="00C24D8C" w:rsidRPr="00C24D8C" w:rsidRDefault="00C24D8C" w:rsidP="00C24D8C">
      <w:pPr>
        <w:widowControl w:val="0"/>
        <w:autoSpaceDE w:val="0"/>
        <w:autoSpaceDN w:val="0"/>
        <w:adjustRightInd w:val="0"/>
        <w:ind w:left="480" w:hanging="480"/>
        <w:rPr>
          <w:rFonts w:ascii="Calibri" w:hAnsi="Calibri" w:cs="Times New Roman"/>
          <w:noProof/>
        </w:rPr>
      </w:pPr>
      <w:r w:rsidRPr="00C24D8C">
        <w:rPr>
          <w:rFonts w:ascii="Calibri" w:hAnsi="Calibri" w:cs="Times New Roman"/>
          <w:noProof/>
        </w:rPr>
        <w:t xml:space="preserve">Yagi, M and Managi, S, 2016, “Demographic determinants of car ownership in Japan” </w:t>
      </w:r>
      <w:r w:rsidRPr="00C24D8C">
        <w:rPr>
          <w:rFonts w:ascii="Calibri" w:hAnsi="Calibri" w:cs="Times New Roman"/>
          <w:i/>
          <w:iCs/>
          <w:noProof/>
        </w:rPr>
        <w:t>Transport Policy</w:t>
      </w:r>
      <w:r w:rsidRPr="00C24D8C">
        <w:rPr>
          <w:rFonts w:ascii="Calibri" w:hAnsi="Calibri" w:cs="Times New Roman"/>
          <w:noProof/>
        </w:rPr>
        <w:t xml:space="preserve"> </w:t>
      </w:r>
      <w:r w:rsidRPr="00C24D8C">
        <w:rPr>
          <w:rFonts w:ascii="Calibri" w:hAnsi="Calibri" w:cs="Times New Roman"/>
          <w:b/>
          <w:bCs/>
          <w:noProof/>
        </w:rPr>
        <w:t>50</w:t>
      </w:r>
      <w:r w:rsidRPr="00C24D8C">
        <w:rPr>
          <w:rFonts w:ascii="Calibri" w:hAnsi="Calibri" w:cs="Times New Roman"/>
          <w:noProof/>
        </w:rPr>
        <w:t xml:space="preserve"> 37–53, http://linkinghub.elsevier.com/retrieve/pii/S0967070X16302840.</w:t>
      </w:r>
    </w:p>
    <w:p w:rsidR="00C24D8C" w:rsidRPr="00C24D8C" w:rsidRDefault="00C24D8C" w:rsidP="00C24D8C">
      <w:pPr>
        <w:widowControl w:val="0"/>
        <w:autoSpaceDE w:val="0"/>
        <w:autoSpaceDN w:val="0"/>
        <w:adjustRightInd w:val="0"/>
        <w:ind w:left="480" w:hanging="480"/>
        <w:rPr>
          <w:rFonts w:ascii="Calibri" w:hAnsi="Calibri"/>
          <w:noProof/>
        </w:rPr>
      </w:pPr>
      <w:r w:rsidRPr="00C24D8C">
        <w:rPr>
          <w:rFonts w:ascii="Calibri" w:hAnsi="Calibri" w:cs="Times New Roman"/>
          <w:noProof/>
        </w:rPr>
        <w:t xml:space="preserve">Yap, M D, Correia, G, and van Arem, B, 2016, “Preferences of travellers for using automated vehicles as last mile public transport of multimodal train trips” </w:t>
      </w:r>
      <w:r w:rsidRPr="00C24D8C">
        <w:rPr>
          <w:rFonts w:ascii="Calibri" w:hAnsi="Calibri" w:cs="Times New Roman"/>
          <w:i/>
          <w:iCs/>
          <w:noProof/>
        </w:rPr>
        <w:t>Transportation Research Part A: Policy and Practice</w:t>
      </w:r>
      <w:r w:rsidRPr="00C24D8C">
        <w:rPr>
          <w:rFonts w:ascii="Calibri" w:hAnsi="Calibri" w:cs="Times New Roman"/>
          <w:noProof/>
        </w:rPr>
        <w:t xml:space="preserve"> </w:t>
      </w:r>
      <w:r w:rsidRPr="00C24D8C">
        <w:rPr>
          <w:rFonts w:ascii="Calibri" w:hAnsi="Calibri" w:cs="Times New Roman"/>
          <w:b/>
          <w:bCs/>
          <w:noProof/>
        </w:rPr>
        <w:t>94</w:t>
      </w:r>
      <w:r w:rsidRPr="00C24D8C">
        <w:rPr>
          <w:rFonts w:ascii="Calibri" w:hAnsi="Calibri" w:cs="Times New Roman"/>
          <w:noProof/>
        </w:rPr>
        <w:t xml:space="preserve"> 1–16, http://linkinghub.elsevier.com/retrieve/pii/S0965856416307765.</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D3759" w:rsidRDefault="007D3759" w:rsidP="004F43FC">
      <w:r>
        <w:separator/>
      </w:r>
    </w:p>
  </w:endnote>
  <w:endnote w:type="continuationSeparator" w:id="0">
    <w:p w:rsidR="007D3759" w:rsidRDefault="007D3759"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D3759" w:rsidRDefault="007D3759" w:rsidP="004F43FC">
      <w:r>
        <w:separator/>
      </w:r>
    </w:p>
  </w:footnote>
  <w:footnote w:type="continuationSeparator" w:id="0">
    <w:p w:rsidR="007D3759" w:rsidRDefault="007D3759" w:rsidP="004F43FC">
      <w:r>
        <w:continuationSeparator/>
      </w:r>
    </w:p>
  </w:footnote>
  <w:footnote w:id="1">
    <w:p w:rsidR="00782069" w:rsidRPr="00F43FA7" w:rsidRDefault="00782069">
      <w:pPr>
        <w:pStyle w:val="FootnoteText"/>
        <w:rPr>
          <w:lang w:val="en-GB"/>
        </w:rPr>
      </w:pPr>
      <w:r>
        <w:rPr>
          <w:rStyle w:val="FootnoteReference"/>
        </w:rPr>
        <w:footnoteRef/>
      </w:r>
      <w:r>
        <w:t xml:space="preserve"> </w:t>
      </w:r>
      <w:r>
        <w:rPr>
          <w:lang w:val="en-GB"/>
        </w:rPr>
        <w:t>Authors’ analysis</w:t>
      </w:r>
    </w:p>
  </w:footnote>
  <w:footnote w:id="2">
    <w:p w:rsidR="00782069" w:rsidRPr="00F12DDB" w:rsidRDefault="00782069">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782069" w:rsidRPr="00B64D66" w:rsidRDefault="00782069">
      <w:pPr>
        <w:pStyle w:val="FootnoteText"/>
        <w:rPr>
          <w:lang w:val="en-GB"/>
        </w:rPr>
      </w:pPr>
      <w:r>
        <w:rPr>
          <w:rStyle w:val="FootnoteReference"/>
        </w:rPr>
        <w:footnoteRef/>
      </w:r>
      <w:r>
        <w:t xml:space="preserve"> </w:t>
      </w:r>
      <w:hyperlink r:id="rId2" w:history="1">
        <w:r w:rsidRPr="004755DC">
          <w:rPr>
            <w:rStyle w:val="Hyperlink"/>
          </w:rPr>
          <w:t>https://www.gov.uk/renew-driving-licence-at-70</w:t>
        </w:r>
      </w:hyperlink>
      <w:r>
        <w:t xml:space="preserve"> - IMPORTANT TO KNOW IF THERE HAVE BEEN ANY CHANGES IN THE LAW BETWEEN 1993 ONWARDS. </w:t>
      </w:r>
    </w:p>
  </w:footnote>
  <w:footnote w:id="4">
    <w:p w:rsidR="00E8341D" w:rsidRPr="004F43FC" w:rsidRDefault="00E8341D" w:rsidP="00E8341D">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9B1E5B"/>
    <w:multiLevelType w:val="multilevel"/>
    <w:tmpl w:val="9A02E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810302"/>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F60BB"/>
    <w:multiLevelType w:val="multilevel"/>
    <w:tmpl w:val="605AB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D22B8A"/>
    <w:multiLevelType w:val="multilevel"/>
    <w:tmpl w:val="24CAB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383AF6"/>
    <w:multiLevelType w:val="multilevel"/>
    <w:tmpl w:val="075CB13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eastAsiaTheme="minorEastAs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78D2804"/>
    <w:multiLevelType w:val="multilevel"/>
    <w:tmpl w:val="97F41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B7E6A76"/>
    <w:multiLevelType w:val="multilevel"/>
    <w:tmpl w:val="E61C7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
  </w:num>
  <w:num w:numId="3">
    <w:abstractNumId w:val="6"/>
  </w:num>
  <w:num w:numId="4">
    <w:abstractNumId w:val="7"/>
  </w:num>
  <w:num w:numId="5">
    <w:abstractNumId w:val="2"/>
  </w:num>
  <w:num w:numId="6">
    <w:abstractNumId w:val="3"/>
  </w:num>
  <w:num w:numId="7">
    <w:abstractNumId w:val="0"/>
  </w:num>
  <w:num w:numId="8">
    <w:abstractNumId w:val="5"/>
  </w:num>
  <w:num w:numId="9">
    <w:abstractNumId w:val="4"/>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06C71"/>
    <w:rsid w:val="00007087"/>
    <w:rsid w:val="000147DA"/>
    <w:rsid w:val="00024B2B"/>
    <w:rsid w:val="00024E0A"/>
    <w:rsid w:val="0004098D"/>
    <w:rsid w:val="00047F0C"/>
    <w:rsid w:val="0005597B"/>
    <w:rsid w:val="00072214"/>
    <w:rsid w:val="0009018C"/>
    <w:rsid w:val="00093B4A"/>
    <w:rsid w:val="00093D9D"/>
    <w:rsid w:val="000A5F6D"/>
    <w:rsid w:val="000B6943"/>
    <w:rsid w:val="000C21C5"/>
    <w:rsid w:val="000C6E10"/>
    <w:rsid w:val="000D413B"/>
    <w:rsid w:val="000F2F50"/>
    <w:rsid w:val="000F3E8C"/>
    <w:rsid w:val="00101183"/>
    <w:rsid w:val="001037FF"/>
    <w:rsid w:val="00117E01"/>
    <w:rsid w:val="0012558E"/>
    <w:rsid w:val="0013164E"/>
    <w:rsid w:val="001351D0"/>
    <w:rsid w:val="00152310"/>
    <w:rsid w:val="001761E6"/>
    <w:rsid w:val="00180376"/>
    <w:rsid w:val="0018170D"/>
    <w:rsid w:val="001D6303"/>
    <w:rsid w:val="001F2C87"/>
    <w:rsid w:val="002072E0"/>
    <w:rsid w:val="00226DD9"/>
    <w:rsid w:val="00251DF5"/>
    <w:rsid w:val="002604E3"/>
    <w:rsid w:val="00281338"/>
    <w:rsid w:val="002817D9"/>
    <w:rsid w:val="002930CE"/>
    <w:rsid w:val="00296A39"/>
    <w:rsid w:val="002A32FB"/>
    <w:rsid w:val="002B7728"/>
    <w:rsid w:val="002E108B"/>
    <w:rsid w:val="002F4F58"/>
    <w:rsid w:val="0031219E"/>
    <w:rsid w:val="003212F0"/>
    <w:rsid w:val="00327D17"/>
    <w:rsid w:val="0035027B"/>
    <w:rsid w:val="00372F76"/>
    <w:rsid w:val="003A681D"/>
    <w:rsid w:val="003B393A"/>
    <w:rsid w:val="003C3D8F"/>
    <w:rsid w:val="003C7141"/>
    <w:rsid w:val="003F3746"/>
    <w:rsid w:val="004040FA"/>
    <w:rsid w:val="004124A7"/>
    <w:rsid w:val="00414F9D"/>
    <w:rsid w:val="00430A32"/>
    <w:rsid w:val="004416CA"/>
    <w:rsid w:val="004439FF"/>
    <w:rsid w:val="00444241"/>
    <w:rsid w:val="00447B5F"/>
    <w:rsid w:val="004548AD"/>
    <w:rsid w:val="00460961"/>
    <w:rsid w:val="004710AB"/>
    <w:rsid w:val="0047499B"/>
    <w:rsid w:val="004804ED"/>
    <w:rsid w:val="00493DB9"/>
    <w:rsid w:val="00496784"/>
    <w:rsid w:val="004D1549"/>
    <w:rsid w:val="004D41E2"/>
    <w:rsid w:val="004E39BB"/>
    <w:rsid w:val="004F43FC"/>
    <w:rsid w:val="0050495D"/>
    <w:rsid w:val="005069C4"/>
    <w:rsid w:val="005207EF"/>
    <w:rsid w:val="00537F2E"/>
    <w:rsid w:val="00562091"/>
    <w:rsid w:val="00574BF9"/>
    <w:rsid w:val="005B29D6"/>
    <w:rsid w:val="005B6C04"/>
    <w:rsid w:val="005C0164"/>
    <w:rsid w:val="005D7C57"/>
    <w:rsid w:val="005E2A91"/>
    <w:rsid w:val="006016AC"/>
    <w:rsid w:val="00604DC4"/>
    <w:rsid w:val="006200F2"/>
    <w:rsid w:val="00620416"/>
    <w:rsid w:val="00622852"/>
    <w:rsid w:val="00633B17"/>
    <w:rsid w:val="006527C4"/>
    <w:rsid w:val="0067116B"/>
    <w:rsid w:val="006A0D72"/>
    <w:rsid w:val="006A3BB0"/>
    <w:rsid w:val="006A6A01"/>
    <w:rsid w:val="006F22C9"/>
    <w:rsid w:val="006F415F"/>
    <w:rsid w:val="007210A8"/>
    <w:rsid w:val="0076674B"/>
    <w:rsid w:val="0077257E"/>
    <w:rsid w:val="00782069"/>
    <w:rsid w:val="00784C95"/>
    <w:rsid w:val="0079403E"/>
    <w:rsid w:val="007D3759"/>
    <w:rsid w:val="007F78B4"/>
    <w:rsid w:val="00811FB1"/>
    <w:rsid w:val="00812F32"/>
    <w:rsid w:val="008150E9"/>
    <w:rsid w:val="00817B43"/>
    <w:rsid w:val="00820E37"/>
    <w:rsid w:val="00825871"/>
    <w:rsid w:val="008900DE"/>
    <w:rsid w:val="008A5B58"/>
    <w:rsid w:val="008C10F2"/>
    <w:rsid w:val="008D303E"/>
    <w:rsid w:val="008D5060"/>
    <w:rsid w:val="008F5831"/>
    <w:rsid w:val="008F7190"/>
    <w:rsid w:val="00960E34"/>
    <w:rsid w:val="00970384"/>
    <w:rsid w:val="009B4680"/>
    <w:rsid w:val="009D09C4"/>
    <w:rsid w:val="009E7418"/>
    <w:rsid w:val="009F14FC"/>
    <w:rsid w:val="009F3ABD"/>
    <w:rsid w:val="00A21833"/>
    <w:rsid w:val="00A32A59"/>
    <w:rsid w:val="00A42453"/>
    <w:rsid w:val="00A51CC4"/>
    <w:rsid w:val="00A52C83"/>
    <w:rsid w:val="00A60D16"/>
    <w:rsid w:val="00A713B0"/>
    <w:rsid w:val="00A87ADF"/>
    <w:rsid w:val="00AB18FA"/>
    <w:rsid w:val="00B30580"/>
    <w:rsid w:val="00B403B0"/>
    <w:rsid w:val="00B46BC8"/>
    <w:rsid w:val="00B643A7"/>
    <w:rsid w:val="00B64D66"/>
    <w:rsid w:val="00B66F3C"/>
    <w:rsid w:val="00B726B7"/>
    <w:rsid w:val="00BB0A76"/>
    <w:rsid w:val="00BE3538"/>
    <w:rsid w:val="00BF4114"/>
    <w:rsid w:val="00C16F14"/>
    <w:rsid w:val="00C212F9"/>
    <w:rsid w:val="00C24D8C"/>
    <w:rsid w:val="00C44709"/>
    <w:rsid w:val="00C907F5"/>
    <w:rsid w:val="00C964DA"/>
    <w:rsid w:val="00CA181D"/>
    <w:rsid w:val="00CA74B0"/>
    <w:rsid w:val="00CD24B9"/>
    <w:rsid w:val="00CE03FF"/>
    <w:rsid w:val="00D07BF5"/>
    <w:rsid w:val="00D17431"/>
    <w:rsid w:val="00D27BD3"/>
    <w:rsid w:val="00D5365C"/>
    <w:rsid w:val="00D544E8"/>
    <w:rsid w:val="00D71946"/>
    <w:rsid w:val="00D73006"/>
    <w:rsid w:val="00D753ED"/>
    <w:rsid w:val="00D75592"/>
    <w:rsid w:val="00D854F4"/>
    <w:rsid w:val="00D925BE"/>
    <w:rsid w:val="00D9494A"/>
    <w:rsid w:val="00D96A67"/>
    <w:rsid w:val="00DA2734"/>
    <w:rsid w:val="00DB697B"/>
    <w:rsid w:val="00DC68E5"/>
    <w:rsid w:val="00DD27C2"/>
    <w:rsid w:val="00DF0A64"/>
    <w:rsid w:val="00E11D6D"/>
    <w:rsid w:val="00E255B7"/>
    <w:rsid w:val="00E73DB4"/>
    <w:rsid w:val="00E8341D"/>
    <w:rsid w:val="00E84B3B"/>
    <w:rsid w:val="00E8656F"/>
    <w:rsid w:val="00EB26BB"/>
    <w:rsid w:val="00ED3807"/>
    <w:rsid w:val="00EE2381"/>
    <w:rsid w:val="00EF5A16"/>
    <w:rsid w:val="00F1206A"/>
    <w:rsid w:val="00F12DDB"/>
    <w:rsid w:val="00F1389F"/>
    <w:rsid w:val="00F40B8D"/>
    <w:rsid w:val="00F43FA7"/>
    <w:rsid w:val="00FE63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 w:type="character" w:customStyle="1" w:styleId="apple-converted-space">
    <w:name w:val="apple-converted-space"/>
    <w:basedOn w:val="DefaultParagraphFont"/>
    <w:rsid w:val="00F1206A"/>
  </w:style>
  <w:style w:type="character" w:styleId="Emphasis">
    <w:name w:val="Emphasis"/>
    <w:basedOn w:val="DefaultParagraphFont"/>
    <w:uiPriority w:val="20"/>
    <w:qFormat/>
    <w:rsid w:val="00F1206A"/>
    <w:rPr>
      <w:i/>
      <w:iCs/>
    </w:rPr>
  </w:style>
  <w:style w:type="paragraph" w:styleId="NormalWeb">
    <w:name w:val="Normal (Web)"/>
    <w:basedOn w:val="Normal"/>
    <w:uiPriority w:val="99"/>
    <w:semiHidden/>
    <w:unhideWhenUsed/>
    <w:rsid w:val="00F1206A"/>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5380711">
      <w:bodyDiv w:val="1"/>
      <w:marLeft w:val="0"/>
      <w:marRight w:val="0"/>
      <w:marTop w:val="0"/>
      <w:marBottom w:val="0"/>
      <w:divBdr>
        <w:top w:val="none" w:sz="0" w:space="0" w:color="auto"/>
        <w:left w:val="none" w:sz="0" w:space="0" w:color="auto"/>
        <w:bottom w:val="none" w:sz="0" w:space="0" w:color="auto"/>
        <w:right w:val="none" w:sz="0" w:space="0" w:color="auto"/>
      </w:divBdr>
    </w:div>
    <w:div w:id="698240664">
      <w:bodyDiv w:val="1"/>
      <w:marLeft w:val="0"/>
      <w:marRight w:val="0"/>
      <w:marTop w:val="0"/>
      <w:marBottom w:val="0"/>
      <w:divBdr>
        <w:top w:val="none" w:sz="0" w:space="0" w:color="auto"/>
        <w:left w:val="none" w:sz="0" w:space="0" w:color="auto"/>
        <w:bottom w:val="none" w:sz="0" w:space="0" w:color="auto"/>
        <w:right w:val="none" w:sz="0" w:space="0" w:color="auto"/>
      </w:divBdr>
    </w:div>
    <w:div w:id="730887485">
      <w:bodyDiv w:val="1"/>
      <w:marLeft w:val="0"/>
      <w:marRight w:val="0"/>
      <w:marTop w:val="0"/>
      <w:marBottom w:val="0"/>
      <w:divBdr>
        <w:top w:val="none" w:sz="0" w:space="0" w:color="auto"/>
        <w:left w:val="none" w:sz="0" w:space="0" w:color="auto"/>
        <w:bottom w:val="none" w:sz="0" w:space="0" w:color="auto"/>
        <w:right w:val="none" w:sz="0" w:space="0" w:color="auto"/>
      </w:divBdr>
    </w:div>
    <w:div w:id="882248589">
      <w:bodyDiv w:val="1"/>
      <w:marLeft w:val="0"/>
      <w:marRight w:val="0"/>
      <w:marTop w:val="0"/>
      <w:marBottom w:val="0"/>
      <w:divBdr>
        <w:top w:val="none" w:sz="0" w:space="0" w:color="auto"/>
        <w:left w:val="none" w:sz="0" w:space="0" w:color="auto"/>
        <w:bottom w:val="none" w:sz="0" w:space="0" w:color="auto"/>
        <w:right w:val="none" w:sz="0" w:space="0" w:color="auto"/>
      </w:divBdr>
    </w:div>
    <w:div w:id="1096748598">
      <w:bodyDiv w:val="1"/>
      <w:marLeft w:val="0"/>
      <w:marRight w:val="0"/>
      <w:marTop w:val="0"/>
      <w:marBottom w:val="0"/>
      <w:divBdr>
        <w:top w:val="none" w:sz="0" w:space="0" w:color="auto"/>
        <w:left w:val="none" w:sz="0" w:space="0" w:color="auto"/>
        <w:bottom w:val="none" w:sz="0" w:space="0" w:color="auto"/>
        <w:right w:val="none" w:sz="0" w:space="0" w:color="auto"/>
      </w:divBdr>
    </w:div>
    <w:div w:id="1176461222">
      <w:bodyDiv w:val="1"/>
      <w:marLeft w:val="0"/>
      <w:marRight w:val="0"/>
      <w:marTop w:val="0"/>
      <w:marBottom w:val="0"/>
      <w:divBdr>
        <w:top w:val="none" w:sz="0" w:space="0" w:color="auto"/>
        <w:left w:val="none" w:sz="0" w:space="0" w:color="auto"/>
        <w:bottom w:val="none" w:sz="0" w:space="0" w:color="auto"/>
        <w:right w:val="none" w:sz="0" w:space="0" w:color="auto"/>
      </w:divBdr>
    </w:div>
    <w:div w:id="1323586035">
      <w:bodyDiv w:val="1"/>
      <w:marLeft w:val="0"/>
      <w:marRight w:val="0"/>
      <w:marTop w:val="0"/>
      <w:marBottom w:val="0"/>
      <w:divBdr>
        <w:top w:val="none" w:sz="0" w:space="0" w:color="auto"/>
        <w:left w:val="none" w:sz="0" w:space="0" w:color="auto"/>
        <w:bottom w:val="none" w:sz="0" w:space="0" w:color="auto"/>
        <w:right w:val="none" w:sz="0" w:space="0" w:color="auto"/>
      </w:divBdr>
    </w:div>
    <w:div w:id="1630895510">
      <w:bodyDiv w:val="1"/>
      <w:marLeft w:val="0"/>
      <w:marRight w:val="0"/>
      <w:marTop w:val="0"/>
      <w:marBottom w:val="0"/>
      <w:divBdr>
        <w:top w:val="none" w:sz="0" w:space="0" w:color="auto"/>
        <w:left w:val="none" w:sz="0" w:space="0" w:color="auto"/>
        <w:bottom w:val="none" w:sz="0" w:space="0" w:color="auto"/>
        <w:right w:val="none" w:sz="0" w:space="0" w:color="auto"/>
      </w:divBdr>
    </w:div>
    <w:div w:id="1738480364">
      <w:bodyDiv w:val="1"/>
      <w:marLeft w:val="0"/>
      <w:marRight w:val="0"/>
      <w:marTop w:val="0"/>
      <w:marBottom w:val="0"/>
      <w:divBdr>
        <w:top w:val="none" w:sz="0" w:space="0" w:color="auto"/>
        <w:left w:val="none" w:sz="0" w:space="0" w:color="auto"/>
        <w:bottom w:val="none" w:sz="0" w:space="0" w:color="auto"/>
        <w:right w:val="none" w:sz="0" w:space="0" w:color="auto"/>
      </w:divBdr>
    </w:div>
    <w:div w:id="1812285887">
      <w:bodyDiv w:val="1"/>
      <w:marLeft w:val="0"/>
      <w:marRight w:val="0"/>
      <w:marTop w:val="0"/>
      <w:marBottom w:val="0"/>
      <w:divBdr>
        <w:top w:val="none" w:sz="0" w:space="0" w:color="auto"/>
        <w:left w:val="none" w:sz="0" w:space="0" w:color="auto"/>
        <w:bottom w:val="none" w:sz="0" w:space="0" w:color="auto"/>
        <w:right w:val="none" w:sz="0" w:space="0" w:color="auto"/>
      </w:divBdr>
    </w:div>
    <w:div w:id="1849976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5079A8-1962-4296-A988-8B5F3E0B04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28</Pages>
  <Words>55740</Words>
  <Characters>317718</Characters>
  <Application>Microsoft Office Word</Application>
  <DocSecurity>0</DocSecurity>
  <Lines>2647</Lines>
  <Paragraphs>745</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727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5</cp:revision>
  <dcterms:created xsi:type="dcterms:W3CDTF">2017-05-10T09:16:00Z</dcterms:created>
  <dcterms:modified xsi:type="dcterms:W3CDTF">2017-05-1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environment-and-planning-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